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392576" w14:textId="4B9ACE65" w:rsidR="00BA2CCA" w:rsidRPr="00D40B90" w:rsidRDefault="00D57B09" w:rsidP="00A31691">
      <w:pPr>
        <w:jc w:val="both"/>
        <w:rPr>
          <w:rFonts w:ascii="Times New Roman" w:hAnsi="Times New Roman" w:cs="Times New Roman"/>
          <w:b/>
          <w:bCs/>
          <w:sz w:val="32"/>
          <w:szCs w:val="32"/>
        </w:rPr>
      </w:pPr>
      <w:r>
        <w:rPr>
          <w:rFonts w:ascii="Times New Roman" w:hAnsi="Times New Roman" w:cs="Times New Roman"/>
          <w:b/>
          <w:bCs/>
          <w:sz w:val="32"/>
          <w:szCs w:val="32"/>
        </w:rPr>
        <w:t>Impact</w:t>
      </w:r>
      <w:r w:rsidR="0046450B" w:rsidRPr="00D40B90">
        <w:rPr>
          <w:rFonts w:ascii="Times New Roman" w:hAnsi="Times New Roman" w:cs="Times New Roman"/>
          <w:b/>
          <w:bCs/>
          <w:sz w:val="32"/>
          <w:szCs w:val="32"/>
        </w:rPr>
        <w:t xml:space="preserve"> of </w:t>
      </w:r>
      <w:r w:rsidR="004B071D" w:rsidRPr="00D40B90">
        <w:rPr>
          <w:rFonts w:ascii="Times New Roman" w:hAnsi="Times New Roman" w:cs="Times New Roman"/>
          <w:b/>
          <w:bCs/>
          <w:sz w:val="32"/>
          <w:szCs w:val="32"/>
        </w:rPr>
        <w:t xml:space="preserve">Behavioral Biases </w:t>
      </w:r>
      <w:r>
        <w:rPr>
          <w:rFonts w:ascii="Times New Roman" w:hAnsi="Times New Roman" w:cs="Times New Roman"/>
          <w:b/>
          <w:bCs/>
          <w:sz w:val="32"/>
          <w:szCs w:val="32"/>
        </w:rPr>
        <w:t>o</w:t>
      </w:r>
      <w:r w:rsidR="004B071D" w:rsidRPr="00D40B90">
        <w:rPr>
          <w:rFonts w:ascii="Times New Roman" w:hAnsi="Times New Roman" w:cs="Times New Roman"/>
          <w:b/>
          <w:bCs/>
          <w:sz w:val="32"/>
          <w:szCs w:val="32"/>
        </w:rPr>
        <w:t xml:space="preserve">n </w:t>
      </w:r>
      <w:r w:rsidR="004565A2" w:rsidRPr="00D40B90">
        <w:rPr>
          <w:rFonts w:ascii="Times New Roman" w:hAnsi="Times New Roman" w:cs="Times New Roman"/>
          <w:b/>
          <w:bCs/>
          <w:sz w:val="32"/>
          <w:szCs w:val="32"/>
        </w:rPr>
        <w:t xml:space="preserve">Investment </w:t>
      </w:r>
      <w:r w:rsidR="004B071D" w:rsidRPr="00D40B90">
        <w:rPr>
          <w:rFonts w:ascii="Times New Roman" w:hAnsi="Times New Roman" w:cs="Times New Roman"/>
          <w:b/>
          <w:bCs/>
          <w:sz w:val="32"/>
          <w:szCs w:val="32"/>
        </w:rPr>
        <w:t>Decision-</w:t>
      </w:r>
      <w:r>
        <w:rPr>
          <w:rFonts w:ascii="Times New Roman" w:hAnsi="Times New Roman" w:cs="Times New Roman"/>
          <w:b/>
          <w:bCs/>
          <w:sz w:val="32"/>
          <w:szCs w:val="32"/>
        </w:rPr>
        <w:t>M</w:t>
      </w:r>
      <w:r w:rsidR="004B071D" w:rsidRPr="00D40B90">
        <w:rPr>
          <w:rFonts w:ascii="Times New Roman" w:hAnsi="Times New Roman" w:cs="Times New Roman"/>
          <w:b/>
          <w:bCs/>
          <w:sz w:val="32"/>
          <w:szCs w:val="32"/>
        </w:rPr>
        <w:t>aking of Women Entrepreneurs</w:t>
      </w:r>
      <w:r>
        <w:rPr>
          <w:rFonts w:ascii="Times New Roman" w:hAnsi="Times New Roman" w:cs="Times New Roman"/>
          <w:b/>
          <w:bCs/>
          <w:sz w:val="32"/>
          <w:szCs w:val="32"/>
        </w:rPr>
        <w:t>: A Conceptual Review</w:t>
      </w:r>
    </w:p>
    <w:p w14:paraId="431A5BDF" w14:textId="77777777" w:rsidR="004B2935" w:rsidRPr="00B51D16" w:rsidRDefault="004B2935" w:rsidP="00A31691">
      <w:pPr>
        <w:jc w:val="both"/>
        <w:rPr>
          <w:rFonts w:ascii="Times New Roman" w:hAnsi="Times New Roman" w:cs="Times New Roman"/>
          <w:b/>
          <w:bCs/>
          <w:sz w:val="24"/>
          <w:szCs w:val="24"/>
        </w:rPr>
      </w:pPr>
    </w:p>
    <w:p w14:paraId="33E3E8EA" w14:textId="77777777" w:rsidR="004F0687" w:rsidRPr="00B51D16" w:rsidRDefault="004F0687" w:rsidP="00A31691">
      <w:pPr>
        <w:jc w:val="both"/>
        <w:rPr>
          <w:rFonts w:ascii="Times New Roman" w:hAnsi="Times New Roman" w:cs="Times New Roman"/>
          <w:sz w:val="24"/>
          <w:szCs w:val="24"/>
        </w:rPr>
      </w:pPr>
    </w:p>
    <w:p w14:paraId="6F15B1F5" w14:textId="04EA31AE" w:rsidR="004B071D" w:rsidRPr="00B51D16" w:rsidRDefault="004B071D" w:rsidP="00A31691">
      <w:pPr>
        <w:jc w:val="both"/>
        <w:rPr>
          <w:rFonts w:ascii="Times New Roman" w:hAnsi="Times New Roman" w:cs="Times New Roman"/>
          <w:b/>
          <w:bCs/>
          <w:sz w:val="24"/>
          <w:szCs w:val="24"/>
        </w:rPr>
      </w:pPr>
      <w:r w:rsidRPr="00B51D16">
        <w:rPr>
          <w:rFonts w:ascii="Times New Roman" w:hAnsi="Times New Roman" w:cs="Times New Roman"/>
          <w:b/>
          <w:bCs/>
          <w:sz w:val="24"/>
          <w:szCs w:val="24"/>
        </w:rPr>
        <w:t>Abstract</w:t>
      </w:r>
    </w:p>
    <w:p w14:paraId="16ED4F52" w14:textId="533DF7EE" w:rsidR="00CD1E0B" w:rsidRPr="00B51D16" w:rsidRDefault="001B5016" w:rsidP="00A31691">
      <w:pPr>
        <w:jc w:val="both"/>
        <w:rPr>
          <w:rFonts w:ascii="Times New Roman" w:hAnsi="Times New Roman" w:cs="Times New Roman"/>
          <w:sz w:val="24"/>
          <w:szCs w:val="24"/>
        </w:rPr>
      </w:pPr>
      <w:r>
        <w:rPr>
          <w:rFonts w:ascii="Times New Roman" w:hAnsi="Times New Roman" w:cs="Times New Roman"/>
          <w:sz w:val="24"/>
          <w:szCs w:val="24"/>
        </w:rPr>
        <w:t xml:space="preserve">This study aims to explore the influence of </w:t>
      </w:r>
      <w:proofErr w:type="spellStart"/>
      <w:r>
        <w:rPr>
          <w:rFonts w:ascii="Times New Roman" w:hAnsi="Times New Roman" w:cs="Times New Roman"/>
          <w:sz w:val="24"/>
          <w:szCs w:val="24"/>
        </w:rPr>
        <w:t>behavioral</w:t>
      </w:r>
      <w:proofErr w:type="spellEnd"/>
      <w:r>
        <w:rPr>
          <w:rFonts w:ascii="Times New Roman" w:hAnsi="Times New Roman" w:cs="Times New Roman"/>
          <w:sz w:val="24"/>
          <w:szCs w:val="24"/>
        </w:rPr>
        <w:t xml:space="preserve"> biases on the investment decision-making process of women entrepreneurs. Despite the increasing participation of women in entrepreneurship, they face unique challenges that affect their financial decision-making, including socio-cultural pressures, work-life imbalance, and limited access to financial resources. Through a conceptual analysis of existing literature, the research identifies key </w:t>
      </w:r>
      <w:proofErr w:type="spellStart"/>
      <w:r>
        <w:rPr>
          <w:rFonts w:ascii="Times New Roman" w:hAnsi="Times New Roman" w:cs="Times New Roman"/>
          <w:sz w:val="24"/>
          <w:szCs w:val="24"/>
        </w:rPr>
        <w:t>behavioral</w:t>
      </w:r>
      <w:proofErr w:type="spellEnd"/>
      <w:r>
        <w:rPr>
          <w:rFonts w:ascii="Times New Roman" w:hAnsi="Times New Roman" w:cs="Times New Roman"/>
          <w:sz w:val="24"/>
          <w:szCs w:val="24"/>
        </w:rPr>
        <w:t xml:space="preserve"> biases such as overconfidence, loss aversion, anchoring, herding, which significantly impact investment choices among female entrepreneurs. The findings suggest that these biases are shaped by </w:t>
      </w:r>
      <w:r w:rsidR="00551102">
        <w:rPr>
          <w:rFonts w:ascii="Times New Roman" w:hAnsi="Times New Roman" w:cs="Times New Roman"/>
          <w:sz w:val="24"/>
          <w:szCs w:val="24"/>
        </w:rPr>
        <w:t>antecedent</w:t>
      </w:r>
      <w:r>
        <w:rPr>
          <w:rFonts w:ascii="Times New Roman" w:hAnsi="Times New Roman" w:cs="Times New Roman"/>
          <w:sz w:val="24"/>
          <w:szCs w:val="24"/>
        </w:rPr>
        <w:t xml:space="preserve"> factors, including socio-cultural norms, work-life imbalance, stress and personality traits, and are moderated by financial literacy, entrepreneurial experience, and risk tolerance. The proposed conceptual framework illustrates the interplay between these biases and </w:t>
      </w:r>
      <w:r w:rsidR="00EF53D4">
        <w:rPr>
          <w:rFonts w:ascii="Times New Roman" w:hAnsi="Times New Roman" w:cs="Times New Roman"/>
          <w:sz w:val="24"/>
          <w:szCs w:val="24"/>
        </w:rPr>
        <w:t>antecedent</w:t>
      </w:r>
      <w:r w:rsidR="008D12B6">
        <w:rPr>
          <w:rFonts w:ascii="Times New Roman" w:hAnsi="Times New Roman" w:cs="Times New Roman"/>
          <w:sz w:val="24"/>
          <w:szCs w:val="24"/>
        </w:rPr>
        <w:t xml:space="preserve"> </w:t>
      </w:r>
      <w:r w:rsidR="00EF53D4">
        <w:rPr>
          <w:rFonts w:ascii="Times New Roman" w:hAnsi="Times New Roman" w:cs="Times New Roman"/>
          <w:sz w:val="24"/>
          <w:szCs w:val="24"/>
        </w:rPr>
        <w:t>factors, emphasising that investment decisions are not purely rational but are shaped</w:t>
      </w:r>
      <w:r w:rsidR="008D12B6">
        <w:rPr>
          <w:rFonts w:ascii="Times New Roman" w:hAnsi="Times New Roman" w:cs="Times New Roman"/>
          <w:sz w:val="24"/>
          <w:szCs w:val="24"/>
        </w:rPr>
        <w:t xml:space="preserve"> by cognitive and emotional factors. The study highlights the importance of targeted interventions, such as enhancing financial literacy and providing mentorship, to empower women entrepreneurs in making informed investment decisions. By addressing the </w:t>
      </w:r>
      <w:proofErr w:type="spellStart"/>
      <w:r w:rsidR="008D12B6">
        <w:rPr>
          <w:rFonts w:ascii="Times New Roman" w:hAnsi="Times New Roman" w:cs="Times New Roman"/>
          <w:sz w:val="24"/>
          <w:szCs w:val="24"/>
        </w:rPr>
        <w:t>behavioral</w:t>
      </w:r>
      <w:proofErr w:type="spellEnd"/>
      <w:r w:rsidR="008D12B6">
        <w:rPr>
          <w:rFonts w:ascii="Times New Roman" w:hAnsi="Times New Roman" w:cs="Times New Roman"/>
          <w:sz w:val="24"/>
          <w:szCs w:val="24"/>
        </w:rPr>
        <w:t xml:space="preserve"> biases that hinder their investment strategies, this research contributes to the broader discourse on women’s entrepreneurship and economic development, offering insights for policymakers and support organizations aimed at fostering sustainable growth in women-led businesses. Future research directions are suggested to further investigate the nuances of </w:t>
      </w:r>
      <w:proofErr w:type="spellStart"/>
      <w:r w:rsidR="008D12B6">
        <w:rPr>
          <w:rFonts w:ascii="Times New Roman" w:hAnsi="Times New Roman" w:cs="Times New Roman"/>
          <w:sz w:val="24"/>
          <w:szCs w:val="24"/>
        </w:rPr>
        <w:t>behavioral</w:t>
      </w:r>
      <w:proofErr w:type="spellEnd"/>
      <w:r w:rsidR="008D12B6">
        <w:rPr>
          <w:rFonts w:ascii="Times New Roman" w:hAnsi="Times New Roman" w:cs="Times New Roman"/>
          <w:sz w:val="24"/>
          <w:szCs w:val="24"/>
        </w:rPr>
        <w:t xml:space="preserve"> biases in varied contexts. </w:t>
      </w:r>
    </w:p>
    <w:p w14:paraId="318D34DE" w14:textId="1189118B" w:rsidR="004F0687" w:rsidRPr="00D8494C" w:rsidRDefault="00FC432F" w:rsidP="00A31691">
      <w:pPr>
        <w:jc w:val="both"/>
        <w:rPr>
          <w:rFonts w:ascii="Times New Roman" w:hAnsi="Times New Roman" w:cs="Times New Roman"/>
          <w:i/>
          <w:iCs/>
          <w:sz w:val="24"/>
          <w:szCs w:val="24"/>
        </w:rPr>
      </w:pPr>
      <w:r w:rsidRPr="00B51D16">
        <w:rPr>
          <w:rFonts w:ascii="Times New Roman" w:hAnsi="Times New Roman" w:cs="Times New Roman"/>
          <w:b/>
          <w:bCs/>
          <w:sz w:val="24"/>
          <w:szCs w:val="24"/>
        </w:rPr>
        <w:t>Keywords</w:t>
      </w:r>
      <w:r w:rsidR="009E510A" w:rsidRPr="00B51D16">
        <w:rPr>
          <w:rFonts w:ascii="Times New Roman" w:hAnsi="Times New Roman" w:cs="Times New Roman"/>
          <w:b/>
          <w:bCs/>
          <w:sz w:val="24"/>
          <w:szCs w:val="24"/>
        </w:rPr>
        <w:t>:</w:t>
      </w:r>
      <w:r w:rsidR="009E510A" w:rsidRPr="00B51D16">
        <w:rPr>
          <w:rFonts w:ascii="Times New Roman" w:hAnsi="Times New Roman" w:cs="Times New Roman"/>
          <w:sz w:val="24"/>
          <w:szCs w:val="24"/>
        </w:rPr>
        <w:t> </w:t>
      </w:r>
      <w:r w:rsidR="009E510A" w:rsidRPr="00B51D16">
        <w:rPr>
          <w:rFonts w:ascii="Times New Roman" w:hAnsi="Times New Roman" w:cs="Times New Roman"/>
          <w:i/>
          <w:iCs/>
          <w:sz w:val="24"/>
          <w:szCs w:val="24"/>
        </w:rPr>
        <w:t>Behavioral Finance, Women Entrepreneurs,</w:t>
      </w:r>
      <w:r w:rsidR="00950AFD">
        <w:rPr>
          <w:rFonts w:ascii="Times New Roman" w:hAnsi="Times New Roman" w:cs="Times New Roman"/>
          <w:i/>
          <w:iCs/>
          <w:sz w:val="24"/>
          <w:szCs w:val="24"/>
        </w:rPr>
        <w:t xml:space="preserve"> </w:t>
      </w:r>
      <w:r w:rsidR="009E510A" w:rsidRPr="00B51D16">
        <w:rPr>
          <w:rFonts w:ascii="Times New Roman" w:hAnsi="Times New Roman" w:cs="Times New Roman"/>
          <w:i/>
          <w:iCs/>
          <w:sz w:val="24"/>
          <w:szCs w:val="24"/>
        </w:rPr>
        <w:t>Investment Decision-</w:t>
      </w:r>
      <w:r w:rsidR="00FB56DC">
        <w:rPr>
          <w:rFonts w:ascii="Times New Roman" w:hAnsi="Times New Roman" w:cs="Times New Roman"/>
          <w:i/>
          <w:iCs/>
          <w:sz w:val="24"/>
          <w:szCs w:val="24"/>
        </w:rPr>
        <w:t>M</w:t>
      </w:r>
      <w:r w:rsidR="009E510A" w:rsidRPr="00B51D16">
        <w:rPr>
          <w:rFonts w:ascii="Times New Roman" w:hAnsi="Times New Roman" w:cs="Times New Roman"/>
          <w:i/>
          <w:iCs/>
          <w:sz w:val="24"/>
          <w:szCs w:val="24"/>
        </w:rPr>
        <w:t xml:space="preserve">aking, </w:t>
      </w:r>
      <w:proofErr w:type="spellStart"/>
      <w:r w:rsidR="009E510A" w:rsidRPr="00B51D16">
        <w:rPr>
          <w:rFonts w:ascii="Times New Roman" w:hAnsi="Times New Roman" w:cs="Times New Roman"/>
          <w:i/>
          <w:iCs/>
          <w:sz w:val="24"/>
          <w:szCs w:val="24"/>
        </w:rPr>
        <w:t>Behavioral</w:t>
      </w:r>
      <w:proofErr w:type="spellEnd"/>
      <w:r w:rsidR="009E510A" w:rsidRPr="00B51D16">
        <w:rPr>
          <w:rFonts w:ascii="Times New Roman" w:hAnsi="Times New Roman" w:cs="Times New Roman"/>
          <w:i/>
          <w:iCs/>
          <w:sz w:val="24"/>
          <w:szCs w:val="24"/>
        </w:rPr>
        <w:t xml:space="preserve"> Biases,</w:t>
      </w:r>
      <w:r w:rsidR="00011370">
        <w:rPr>
          <w:rFonts w:ascii="Times New Roman" w:hAnsi="Times New Roman" w:cs="Times New Roman"/>
          <w:i/>
          <w:iCs/>
          <w:sz w:val="24"/>
          <w:szCs w:val="24"/>
        </w:rPr>
        <w:t xml:space="preserve"> </w:t>
      </w:r>
      <w:r w:rsidR="009E510A" w:rsidRPr="00B51D16">
        <w:rPr>
          <w:rFonts w:ascii="Times New Roman" w:hAnsi="Times New Roman" w:cs="Times New Roman"/>
          <w:i/>
          <w:iCs/>
          <w:sz w:val="24"/>
          <w:szCs w:val="24"/>
        </w:rPr>
        <w:t>Financial Literacy</w:t>
      </w:r>
      <w:r w:rsidR="00916D13">
        <w:rPr>
          <w:rFonts w:ascii="Times New Roman" w:hAnsi="Times New Roman" w:cs="Times New Roman"/>
          <w:i/>
          <w:iCs/>
          <w:sz w:val="24"/>
          <w:szCs w:val="24"/>
        </w:rPr>
        <w:t xml:space="preserve">, </w:t>
      </w:r>
      <w:r w:rsidR="00FB56DC">
        <w:rPr>
          <w:rFonts w:ascii="Times New Roman" w:hAnsi="Times New Roman" w:cs="Times New Roman"/>
          <w:i/>
          <w:iCs/>
          <w:sz w:val="24"/>
          <w:szCs w:val="24"/>
        </w:rPr>
        <w:t xml:space="preserve">Contextual </w:t>
      </w:r>
      <w:proofErr w:type="spellStart"/>
      <w:r w:rsidR="00FB56DC">
        <w:rPr>
          <w:rFonts w:ascii="Times New Roman" w:hAnsi="Times New Roman" w:cs="Times New Roman"/>
          <w:i/>
          <w:iCs/>
          <w:sz w:val="24"/>
          <w:szCs w:val="24"/>
        </w:rPr>
        <w:t>Fators</w:t>
      </w:r>
      <w:proofErr w:type="spellEnd"/>
    </w:p>
    <w:p w14:paraId="50772396" w14:textId="77777777" w:rsidR="00B50483" w:rsidRPr="00B51D16" w:rsidRDefault="00B50483" w:rsidP="00A31691">
      <w:pPr>
        <w:jc w:val="both"/>
        <w:rPr>
          <w:rFonts w:ascii="Times New Roman" w:hAnsi="Times New Roman" w:cs="Times New Roman"/>
          <w:b/>
          <w:bCs/>
          <w:sz w:val="24"/>
          <w:szCs w:val="24"/>
        </w:rPr>
      </w:pPr>
    </w:p>
    <w:p w14:paraId="0CCDE02C" w14:textId="667A9953" w:rsidR="004B071D" w:rsidRPr="00B51D16" w:rsidRDefault="004B071D" w:rsidP="00A31691">
      <w:pPr>
        <w:jc w:val="both"/>
        <w:rPr>
          <w:rFonts w:ascii="Times New Roman" w:hAnsi="Times New Roman" w:cs="Times New Roman"/>
          <w:b/>
          <w:bCs/>
          <w:sz w:val="24"/>
          <w:szCs w:val="24"/>
        </w:rPr>
      </w:pPr>
      <w:r w:rsidRPr="00B51D16">
        <w:rPr>
          <w:rFonts w:ascii="Times New Roman" w:hAnsi="Times New Roman" w:cs="Times New Roman"/>
          <w:b/>
          <w:bCs/>
          <w:sz w:val="24"/>
          <w:szCs w:val="24"/>
        </w:rPr>
        <w:t>Introduction</w:t>
      </w:r>
    </w:p>
    <w:p w14:paraId="2032D8EA" w14:textId="3EA9DEDE" w:rsidR="00DF2A40" w:rsidRPr="00B51D16" w:rsidRDefault="00F2615E" w:rsidP="00A31691">
      <w:pPr>
        <w:jc w:val="both"/>
        <w:rPr>
          <w:rFonts w:ascii="Times New Roman" w:hAnsi="Times New Roman" w:cs="Times New Roman"/>
          <w:sz w:val="24"/>
          <w:szCs w:val="24"/>
        </w:rPr>
      </w:pPr>
      <w:r>
        <w:rPr>
          <w:rFonts w:ascii="Times New Roman" w:hAnsi="Times New Roman" w:cs="Times New Roman"/>
          <w:sz w:val="24"/>
          <w:szCs w:val="24"/>
        </w:rPr>
        <w:t xml:space="preserve">Entrepreneurship plays a crucial role in economic development by fostering innovation, creating jobs, and contributing to wealth generation. Women's participation in entrepreneurship has increased significantly in both developed and emerging economies over recent decades. In </w:t>
      </w:r>
      <w:r>
        <w:rPr>
          <w:rFonts w:ascii="Times New Roman" w:hAnsi="Times New Roman" w:cs="Times New Roman"/>
          <w:sz w:val="24"/>
          <w:szCs w:val="24"/>
        </w:rPr>
        <w:lastRenderedPageBreak/>
        <w:t xml:space="preserve">traditional societies, they were confined to domestic roles, but today, they are involved in a wide range of activities. Typically, women entrepreneurs expand their household skills into commercial ventures, especially in the production of the three Ps: pickles, </w:t>
      </w:r>
      <w:proofErr w:type="spellStart"/>
      <w:r>
        <w:rPr>
          <w:rFonts w:ascii="Times New Roman" w:hAnsi="Times New Roman" w:cs="Times New Roman"/>
          <w:sz w:val="24"/>
          <w:szCs w:val="24"/>
        </w:rPr>
        <w:t>papads</w:t>
      </w:r>
      <w:proofErr w:type="spellEnd"/>
      <w:r>
        <w:rPr>
          <w:rFonts w:ascii="Times New Roman" w:hAnsi="Times New Roman" w:cs="Times New Roman"/>
          <w:sz w:val="24"/>
          <w:szCs w:val="24"/>
        </w:rPr>
        <w:t>, and powder. Some work in industries such as hospitality, catering, education, consulting, public relations, and beauty clinics (Y. Sharma, 2013). Currently, it is recognised that women entrepreneurs are vital to business development, social progress, and inclusive economic growth. They often start individual or group income-generating projects. Besides earning income, this boosts their decision-making abilities, leading to greater empowerment (N, 2021). Despite these advances, women entrepreneurs still face many challenges, particularly in financial decision-making and investment behaviours. Among these, investment decision-making is especially crucial for long-term sustainability, competitiveness, and the survival of their businesses.</w:t>
      </w:r>
    </w:p>
    <w:p w14:paraId="15F66BBD" w14:textId="683C4B2A" w:rsidR="00CA0915" w:rsidRPr="00C1306E" w:rsidRDefault="00D619AA" w:rsidP="00A31691">
      <w:pPr>
        <w:jc w:val="both"/>
        <w:rPr>
          <w:rFonts w:ascii="Times New Roman" w:hAnsi="Times New Roman" w:cs="Times New Roman"/>
          <w:b/>
          <w:bCs/>
          <w:sz w:val="24"/>
          <w:szCs w:val="24"/>
        </w:rPr>
      </w:pPr>
      <w:r w:rsidRPr="00B51D16">
        <w:rPr>
          <w:rFonts w:ascii="Times New Roman" w:hAnsi="Times New Roman" w:cs="Times New Roman"/>
          <w:sz w:val="24"/>
          <w:szCs w:val="24"/>
        </w:rPr>
        <w:t>The investment decision-making process is a process that describes how an investor decides the type of investment, how much investment, and when the investment will be made. Decision-making</w:t>
      </w:r>
      <w:r w:rsidR="003D652A">
        <w:rPr>
          <w:rFonts w:ascii="Times New Roman" w:hAnsi="Times New Roman" w:cs="Times New Roman"/>
          <w:sz w:val="24"/>
          <w:szCs w:val="24"/>
        </w:rPr>
        <w:t xml:space="preserve"> is a complex phenomenon that encompasses all aspects of life, involves various dimensions, and involves choosing from myriad options</w:t>
      </w:r>
      <w:r w:rsidR="00CC1628" w:rsidRPr="00B51D16">
        <w:rPr>
          <w:rFonts w:ascii="Times New Roman" w:hAnsi="Times New Roman" w:cs="Times New Roman"/>
          <w:sz w:val="24"/>
          <w:szCs w:val="24"/>
        </w:rPr>
        <w:t>.</w:t>
      </w:r>
      <w:r w:rsidR="00CA0915" w:rsidRPr="00B51D16">
        <w:rPr>
          <w:rFonts w:ascii="Times New Roman" w:hAnsi="Times New Roman" w:cs="Times New Roman"/>
          <w:sz w:val="24"/>
          <w:szCs w:val="24"/>
        </w:rPr>
        <w:t xml:space="preserve"> </w:t>
      </w:r>
      <w:r w:rsidRPr="00B53766">
        <w:rPr>
          <w:rFonts w:ascii="Times New Roman" w:hAnsi="Times New Roman" w:cs="Times New Roman"/>
          <w:sz w:val="24"/>
          <w:szCs w:val="24"/>
        </w:rPr>
        <w:fldChar w:fldCharType="begin"/>
      </w:r>
      <w:r w:rsidRPr="00B53766">
        <w:rPr>
          <w:rFonts w:ascii="Times New Roman" w:hAnsi="Times New Roman" w:cs="Times New Roman"/>
          <w:sz w:val="24"/>
          <w:szCs w:val="24"/>
        </w:rPr>
        <w:instrText xml:space="preserve"> ADDIN ZOTERO_ITEM CSL_CITATION {"citationID":"qhUrhi4H","properties":{"formattedCitation":"(Asandimitra et al., 2019)","plainCitation":"(Asandimitra et al., 2019)","noteIndex":0},"citationItems":[{"id":48,"uris":["http://zotero.org/users/19503103/items/YZHV2JIR"],"itemData":{"id":48,"type":"article-journal","abstract":"The purpose of this study is to measure the level of financial literacy of working women, to describe assets allocation, as well as the time and profit in investment. This research paper is a qualitative study using the descriptive method. Noting the purpose, it is suitable if the qualitative approach was implemented. The respondents are working women with most of them have been married, 16-22 years old on average, have a bachelor degree, and work in the government sector with the majority of the income is more than 4.000.000 rupiahs. Those respondents’ characteristics will influence their choice in doing investment because it is associated with the tolerance of risks. The first form of behavior and preference of investment done by working women is that majority of them have thought about investment plan and most of the respondents think that everyone can get profitable investment if they do financial planning and saving/investment. The second form of behavior is that the majority of respondents are more interested in property investment. The third form of behavior motivating working women in doing investment is themselves, like retirement planning and family security reason. Based on the study, it shows that working women have high financial literacy which is indicated by their discipline in doing the investment of their excess money, thus they have control over their finances and believe to get investment profit they should do financial planning.","container-title":"Information Management and Business Review","DOI":"10.22610/imbr.v11i2(I).2878","ISSN":"2220-3796","issue":"2(I)","journalAbbreviation":"IMBR","language":"en","license":"http://creativecommons.org/licenses/by/4.0","page":"10-20","source":"DOI.org (Crossref)","title":"Financial Behavior of Working Women in Investment Decision-Making","URL":"https://ojs.amhinternational.com/index.php/imbr/article/view/2878","volume":"11","author":[{"family":"Asandimitra","given":"Nadia"},{"family":"Seno Aji","given":"Tony"},{"literal":"Achmad Kautsar"}],"accessed":{"date-parts":[["2026",3,3]]},"issued":{"date-parts":[["2019",7,27]]}}}],"schema":"https://github.com/citation-style-language/schema/raw/master/csl-citation.json"} </w:instrText>
      </w:r>
      <w:r w:rsidRPr="00B53766">
        <w:rPr>
          <w:rFonts w:ascii="Times New Roman" w:hAnsi="Times New Roman" w:cs="Times New Roman"/>
          <w:sz w:val="24"/>
          <w:szCs w:val="24"/>
        </w:rPr>
        <w:fldChar w:fldCharType="separate"/>
      </w:r>
      <w:r w:rsidRPr="00B53766">
        <w:rPr>
          <w:rFonts w:ascii="Times New Roman" w:hAnsi="Times New Roman" w:cs="Times New Roman"/>
          <w:sz w:val="24"/>
          <w:szCs w:val="24"/>
        </w:rPr>
        <w:t>(Asandimitra et al., 2019)</w:t>
      </w:r>
      <w:r w:rsidRPr="00B53766">
        <w:rPr>
          <w:rFonts w:ascii="Times New Roman" w:hAnsi="Times New Roman" w:cs="Times New Roman"/>
          <w:sz w:val="24"/>
          <w:szCs w:val="24"/>
        </w:rPr>
        <w:fldChar w:fldCharType="end"/>
      </w:r>
      <w:r w:rsidRPr="00B51D16">
        <w:rPr>
          <w:rFonts w:ascii="Times New Roman" w:hAnsi="Times New Roman" w:cs="Times New Roman"/>
          <w:sz w:val="24"/>
          <w:szCs w:val="24"/>
        </w:rPr>
        <w:t xml:space="preserve">. </w:t>
      </w:r>
      <w:r w:rsidR="00CA0915" w:rsidRPr="00B51D16">
        <w:rPr>
          <w:rFonts w:ascii="Times New Roman" w:hAnsi="Times New Roman" w:cs="Times New Roman"/>
          <w:sz w:val="24"/>
          <w:szCs w:val="24"/>
        </w:rPr>
        <w:t xml:space="preserve">According to traditional financial theories, these choices are made logically, taking into account all available information and an unbiased assessment of risk and return. However, real-world investing decisions typically vary from rationality due to the influence of psychological, emotional, and cognitive elements. </w:t>
      </w:r>
      <w:r w:rsidR="00F71B7B" w:rsidRPr="00B51D16">
        <w:rPr>
          <w:rFonts w:ascii="Times New Roman" w:hAnsi="Times New Roman" w:cs="Times New Roman"/>
          <w:sz w:val="24"/>
          <w:szCs w:val="24"/>
        </w:rPr>
        <w:t>Investment decisions have a direct impact on economic stability, wealth development, and individual financial goals, making them crucial</w:t>
      </w:r>
      <w:r w:rsidR="00EC5236" w:rsidRPr="00B51D16">
        <w:rPr>
          <w:rFonts w:ascii="Times New Roman" w:hAnsi="Times New Roman" w:cs="Times New Roman"/>
          <w:sz w:val="24"/>
          <w:szCs w:val="24"/>
        </w:rPr>
        <w:t xml:space="preserve"> </w:t>
      </w:r>
      <w:r w:rsidR="004E2F84" w:rsidRPr="00B53766">
        <w:rPr>
          <w:rFonts w:ascii="Times New Roman" w:hAnsi="Times New Roman" w:cs="Times New Roman"/>
          <w:sz w:val="24"/>
          <w:szCs w:val="24"/>
        </w:rPr>
        <w:fldChar w:fldCharType="begin"/>
      </w:r>
      <w:r w:rsidR="004E2F84" w:rsidRPr="00B53766">
        <w:rPr>
          <w:rFonts w:ascii="Times New Roman" w:hAnsi="Times New Roman" w:cs="Times New Roman"/>
          <w:sz w:val="24"/>
          <w:szCs w:val="24"/>
        </w:rPr>
        <w:instrText xml:space="preserve"> ADDIN ZOTERO_ITEM CSL_CITATION {"citationID":"DiChCVGe","properties":{"formattedCitation":"(Vinita Sharma, Manish Kumar Ravishchandra Pathak, 2025)","plainCitation":"(Vinita Sharma, Manish Kumar Ravishchandra Pathak, 2025)","noteIndex":0},"citationItems":[{"id":31,"uris":["http://zotero.org/users/19503103/items/92NM8E4P"],"itemData":{"id":31,"type":"article-journal","abstract":"Behavioral finance has gained importance as an essential framework for understanding investor decision-making, particularly the influence of psychological biases. Thus this study focused on examining behavioral biases that affect women investors in the Indian equity market. Despite increasing participation by women in financial markets, their investment decisions often exhibit distinct patterns shaped by cognitive and emotional factors. This study has considered and tried to measure behavioral biases such as loss aversion, mental accounting, herding, and heuristics on women’s investment choices. The study employed a descriptive research design and quantitative data from surveys where structured questionnaire was distributed among women investors across diverse age groups, education levels, and income brackets. Findings from this study highlight the significant role of loss aversion, which often leads to overly conservative investment strategies, and herding behavior, driven by reliance on social and familial networks for financial decisionmaking. Additionally, a notable degree of anchoring bias is observed in women’s preference for traditional investment vehicles over equities. Heuristics are a significant driver of investment decisions; the other psychological factors like loss aversion, mental accounting, and herding do not appear to have a substantial impact in this model.","container-title":"Journal of Informatics Education and Research","DOI":"10.52783/jier.v5i1.2173","ISSN":"1526-4726","issue":"1","journalAbbreviation":"jier","language":"en","source":"DOI.org (Crossref)","title":"INFLUENCE OF BEHAVIOURAL BIASES ON INVESTMENT DECISION OF INVESTORS FROM SURAT CITY","URL":"http://jier.org/index.php/journal/article/view/2173","volume":"5","author":[{"literal":"Vinita Sharma, Manish Kumar Ravishchandra Pathak"}],"accessed":{"date-parts":[["2026",2,25]]},"issued":{"date-parts":[["2025",2,13]]}}}],"schema":"https://github.com/citation-style-language/schema/raw/master/csl-citation.json"} </w:instrText>
      </w:r>
      <w:r w:rsidR="004E2F84" w:rsidRPr="00B53766">
        <w:rPr>
          <w:rFonts w:ascii="Times New Roman" w:hAnsi="Times New Roman" w:cs="Times New Roman"/>
          <w:sz w:val="24"/>
          <w:szCs w:val="24"/>
        </w:rPr>
        <w:fldChar w:fldCharType="separate"/>
      </w:r>
      <w:r w:rsidR="004E2F84" w:rsidRPr="00B53766">
        <w:rPr>
          <w:rFonts w:ascii="Times New Roman" w:hAnsi="Times New Roman" w:cs="Times New Roman"/>
          <w:sz w:val="24"/>
          <w:szCs w:val="24"/>
        </w:rPr>
        <w:t>(Vinita Sharma, Manish Kumar Ravishchandra Pathak, 2025)</w:t>
      </w:r>
      <w:r w:rsidR="004E2F84" w:rsidRPr="00B53766">
        <w:rPr>
          <w:rFonts w:ascii="Times New Roman" w:hAnsi="Times New Roman" w:cs="Times New Roman"/>
          <w:sz w:val="24"/>
          <w:szCs w:val="24"/>
        </w:rPr>
        <w:fldChar w:fldCharType="end"/>
      </w:r>
      <w:r w:rsidR="00632295" w:rsidRPr="00C1306E">
        <w:rPr>
          <w:rFonts w:ascii="Times New Roman" w:hAnsi="Times New Roman" w:cs="Times New Roman"/>
          <w:b/>
          <w:bCs/>
          <w:sz w:val="24"/>
          <w:szCs w:val="24"/>
        </w:rPr>
        <w:t>.</w:t>
      </w:r>
      <w:r w:rsidR="00F71B7B" w:rsidRPr="00B51D16">
        <w:rPr>
          <w:rFonts w:ascii="Times New Roman" w:hAnsi="Times New Roman" w:cs="Times New Roman"/>
          <w:sz w:val="24"/>
          <w:szCs w:val="24"/>
        </w:rPr>
        <w:t xml:space="preserve"> </w:t>
      </w:r>
      <w:r w:rsidR="00CA0915" w:rsidRPr="00B51D16">
        <w:rPr>
          <w:rFonts w:ascii="Times New Roman" w:hAnsi="Times New Roman" w:cs="Times New Roman"/>
          <w:sz w:val="24"/>
          <w:szCs w:val="24"/>
        </w:rPr>
        <w:t>Behavioral finance, which combines knowledge from psychology and economics to explain systemic biases and heuristics that impact financial decision-making, has emerged as a result of this discovery.</w:t>
      </w:r>
      <w:r w:rsidR="002C6D8A" w:rsidRPr="00B51D16">
        <w:rPr>
          <w:rFonts w:ascii="Times New Roman" w:hAnsi="Times New Roman" w:cs="Times New Roman"/>
          <w:sz w:val="24"/>
          <w:szCs w:val="24"/>
        </w:rPr>
        <w:t xml:space="preserve"> </w:t>
      </w:r>
      <w:r w:rsidR="00EC5236" w:rsidRPr="00B51D16">
        <w:rPr>
          <w:rFonts w:ascii="Times New Roman" w:hAnsi="Times New Roman" w:cs="Times New Roman"/>
          <w:sz w:val="24"/>
          <w:szCs w:val="24"/>
        </w:rPr>
        <w:t xml:space="preserve">When making investment decisions, investors and governments should concentrate on identifying cognitive biases and different de-biasing techniques to eliminate them. </w:t>
      </w:r>
      <w:r w:rsidR="004E2F84" w:rsidRPr="00B53766">
        <w:rPr>
          <w:rFonts w:ascii="Times New Roman" w:hAnsi="Times New Roman" w:cs="Times New Roman"/>
          <w:sz w:val="24"/>
          <w:szCs w:val="24"/>
        </w:rPr>
        <w:fldChar w:fldCharType="begin"/>
      </w:r>
      <w:r w:rsidR="004E2F84" w:rsidRPr="00B53766">
        <w:rPr>
          <w:rFonts w:ascii="Times New Roman" w:hAnsi="Times New Roman" w:cs="Times New Roman"/>
          <w:sz w:val="24"/>
          <w:szCs w:val="24"/>
        </w:rPr>
        <w:instrText xml:space="preserve"> ADDIN ZOTERO_ITEM CSL_CITATION {"citationID":"ReNwUEfu","properties":{"formattedCitation":"(Dhungana et al., 2022)","plainCitation":"(Dhungana et al., 2022)","noteIndex":0},"citationItems":[{"id":36,"uris":["http://zotero.org/users/19503103/items/DRKYH2TL"],"itemData":{"id":36,"type":"article-journal","abstract":"Background: Behavioral finance deals with the study of psychological influences on investors and financial markets. Investors commonly perform investment analysis through fundamental and technical analysis. The behavior of the investment market originates from the principles of psychological decisionmaking that explains the reasons behind buying and selling stocks.\nObjectives: This paper aims to examine the effect of cognitive biases on investment decisions in Pokhara Valley, Nepal. The effect of five cognitive biases, such as availability, anchoring, overconfidence, herd instinct, and regret aversion, is measured on rational investment decision-making.\nMethods: This study is based on primary data sources using non-probability (convenience method) sampling techniques. There are seven brokerage houses in Pokhara valley, and researchers selected 179 respondents involved in stock market investment. Both descriptive and inferential analyses were made to analyze the data.\nResults: The study discovers a link between irrationality in financial decisionmaking and availability, overconfidence, and herd instinct biases, but anchoring and regret aversion biases had no effect on irrational investment decisions. However, though all the biases have a positive relationship with an irrational investment decision, overconfidence bias has the highest impact. Regret aversion bias has the least impact on investment decisions in comparison to the other four biases.\nConclusion: The investors and the policymakers should focus on finding the cognitive biases and various de-biasing methods to eradicate those biases throughout investment decision-making. The findings of this study have a number of implications for investors, brokers, and governments who aim to stimulate stock market investment.","container-title":"Quest Journal of Management and Social Sciences","DOI":"10.3126/qjmss.v4i1.45868","ISSN":"2705-4535, 2705-4527","issue":"1","journalAbbreviation":"QJMSS","language":"en","license":"http://creativecommons.org/licenses/by-nc-nd/4.0","page":"71-84","source":"DOI.org (Crossref)","title":"Effect of Cognitive Biases on Investment Decision Making: A Case of Pokhara Valley, Nepal","title-short":"Effect of Cognitive Biases on Investment Decision Making","URL":"https://www.nepjol.info/index.php/qjmss/article/view/45868","volume":"4","author":[{"family":"Dhungana","given":"Bharat Ram"},{"family":"Bhandari","given":"Sandhya"},{"family":"Ojha","given":"Deepak"},{"family":"Sharma","given":"Laxmi Kanta"}],"accessed":{"date-parts":[["2026",2,25]]},"issued":{"date-parts":[["2022",6,21]]}}}],"schema":"https://github.com/citation-style-language/schema/raw/master/csl-citation.json"} </w:instrText>
      </w:r>
      <w:r w:rsidR="004E2F84" w:rsidRPr="00B53766">
        <w:rPr>
          <w:rFonts w:ascii="Times New Roman" w:hAnsi="Times New Roman" w:cs="Times New Roman"/>
          <w:sz w:val="24"/>
          <w:szCs w:val="24"/>
        </w:rPr>
        <w:fldChar w:fldCharType="separate"/>
      </w:r>
      <w:r w:rsidR="004E2F84" w:rsidRPr="00B53766">
        <w:rPr>
          <w:rFonts w:ascii="Times New Roman" w:hAnsi="Times New Roman" w:cs="Times New Roman"/>
          <w:sz w:val="24"/>
          <w:szCs w:val="24"/>
        </w:rPr>
        <w:t>(Dhungana et al., 2022)</w:t>
      </w:r>
      <w:r w:rsidR="004E2F84" w:rsidRPr="00B53766">
        <w:rPr>
          <w:rFonts w:ascii="Times New Roman" w:hAnsi="Times New Roman" w:cs="Times New Roman"/>
          <w:sz w:val="24"/>
          <w:szCs w:val="24"/>
        </w:rPr>
        <w:fldChar w:fldCharType="end"/>
      </w:r>
    </w:p>
    <w:p w14:paraId="204DCD3B" w14:textId="33BC9AAC" w:rsidR="009141B5" w:rsidRPr="00B51D16" w:rsidRDefault="00E9204F" w:rsidP="00A31691">
      <w:pPr>
        <w:jc w:val="both"/>
        <w:rPr>
          <w:rFonts w:ascii="Times New Roman" w:hAnsi="Times New Roman" w:cs="Times New Roman"/>
          <w:sz w:val="24"/>
          <w:szCs w:val="24"/>
        </w:rPr>
      </w:pPr>
      <w:r w:rsidRPr="00B51D16">
        <w:rPr>
          <w:rFonts w:ascii="Times New Roman" w:hAnsi="Times New Roman" w:cs="Times New Roman"/>
          <w:sz w:val="24"/>
          <w:szCs w:val="24"/>
        </w:rPr>
        <w:t xml:space="preserve">Behavioral biases are cognitive shortcuts or emotional tendencies that influence judgment and decision-making under conditions of uncertainty. </w:t>
      </w:r>
      <w:r w:rsidR="009141B5" w:rsidRPr="00B51D16">
        <w:rPr>
          <w:rFonts w:ascii="Times New Roman" w:hAnsi="Times New Roman" w:cs="Times New Roman"/>
          <w:sz w:val="24"/>
          <w:szCs w:val="24"/>
        </w:rPr>
        <w:t xml:space="preserve">These biases frequently cause people to make poor investment decisions, such as excessively avoiding risk, relying too heavily on prior experiences, or misinterpreting financial data. </w:t>
      </w:r>
      <w:r w:rsidR="000321AF" w:rsidRPr="00B51D16">
        <w:rPr>
          <w:rFonts w:ascii="Times New Roman" w:hAnsi="Times New Roman" w:cs="Times New Roman"/>
          <w:sz w:val="24"/>
          <w:szCs w:val="24"/>
        </w:rPr>
        <w:t>Behavioral biases are thought to be elements that prevent investors from acting rationally</w:t>
      </w:r>
      <w:r w:rsidR="00BB3079" w:rsidRPr="00B51D16">
        <w:rPr>
          <w:rFonts w:ascii="Times New Roman" w:hAnsi="Times New Roman" w:cs="Times New Roman"/>
          <w:sz w:val="24"/>
          <w:szCs w:val="24"/>
        </w:rPr>
        <w:t xml:space="preserve"> </w:t>
      </w:r>
      <w:r w:rsidR="00BB3079" w:rsidRPr="00B53766">
        <w:rPr>
          <w:rFonts w:ascii="Times New Roman" w:hAnsi="Times New Roman" w:cs="Times New Roman"/>
          <w:sz w:val="24"/>
          <w:szCs w:val="24"/>
        </w:rPr>
        <w:fldChar w:fldCharType="begin"/>
      </w:r>
      <w:r w:rsidR="00BB3079" w:rsidRPr="00B53766">
        <w:rPr>
          <w:rFonts w:ascii="Times New Roman" w:hAnsi="Times New Roman" w:cs="Times New Roman"/>
          <w:sz w:val="24"/>
          <w:szCs w:val="24"/>
        </w:rPr>
        <w:instrText xml:space="preserve"> ADDIN ZOTERO_ITEM CSL_CITATION {"citationID":"Ye9U4pjz","properties":{"formattedCitation":"(Rajput &amp; Samdariya, 2024)","plainCitation":"(Rajput &amp; Samdariya, 2024)","noteIndex":0},"citationItems":[{"id":34,"uris":["http://zotero.org/users/19503103/items/PX5A8LNH"],"itemData":{"id":34,"type":"article-journal","abstract":"The main objective is to study the various behavioral biases which are going to impact on the women micro entrepreneur investment decision. On respect of that mainly we are study the six main behavioral biases which include the Overconfidence Bias, Heuristic Bias, Availability Bias, Optimisms Bias, Loss Aversion Bias, Disposition Effect. For studying this research topic we are also analyze some other factors such as Anchoring Bias, Regret Aversion Bias, Confirmation Bias, Herd Behavior etc. which are also going to impacted on the investment decision. The cross-sectional research is going to conduct to perform this research study and also helps arrive at the appropriate conclusion. This research study are mainly going to conducted in the Pune city having the population of 45,69,000 peoples. The primary data is collected from the 181 women microentrepreneur who run their business Pune city by using a simple random sampling method and secondary data collected from the existing research paper, journals, newspaper, research article to get the updated knowledge about the research topic. Questionnaire method are going to use for the purpose of collection of data with the help of the quantitative data are obtained. The descriptive statistics are going to for arriving at the appropriate conclusion.","container-title":"ShodhKosh: Journal of Visual and Performing Arts","DOI":"10.29121/shodhkosh.v5.i6.2024.4140","ISSN":"2582-7472","issue":"6","journalAbbreviation":"ShodhKosh J. Vis. Per. Arts","language":"en","source":"DOI.org (Crossref)","title":"A STUDY OF BEHAVIOURAL FINANCE AND ITS IMPACT ON INVESTMENT DECISION OF WOMEN MICRO ENTREPRENEUR- A PILOT STUDY","URL":"https://www.granthaalayahpublication.org/Arts-Journal/ShodhKosh/article/view/4140","volume":"5","author":[{"family":"Rajput","given":"Vijaya B."},{"family":"Samdariya","given":"Payal"}],"accessed":{"date-parts":[["2026",2,25]]},"issued":{"date-parts":[["2024",6,30]]}}}],"schema":"https://github.com/citation-style-language/schema/raw/master/csl-citation.json"} </w:instrText>
      </w:r>
      <w:r w:rsidR="00BB3079" w:rsidRPr="00B53766">
        <w:rPr>
          <w:rFonts w:ascii="Times New Roman" w:hAnsi="Times New Roman" w:cs="Times New Roman"/>
          <w:sz w:val="24"/>
          <w:szCs w:val="24"/>
        </w:rPr>
        <w:fldChar w:fldCharType="separate"/>
      </w:r>
      <w:r w:rsidR="00BB3079" w:rsidRPr="00B53766">
        <w:rPr>
          <w:rFonts w:ascii="Times New Roman" w:hAnsi="Times New Roman" w:cs="Times New Roman"/>
          <w:sz w:val="24"/>
          <w:szCs w:val="24"/>
        </w:rPr>
        <w:t>(Rajput &amp; Samdariya, 2024)</w:t>
      </w:r>
      <w:r w:rsidR="00BB3079" w:rsidRPr="00B53766">
        <w:rPr>
          <w:rFonts w:ascii="Times New Roman" w:hAnsi="Times New Roman" w:cs="Times New Roman"/>
          <w:sz w:val="24"/>
          <w:szCs w:val="24"/>
        </w:rPr>
        <w:fldChar w:fldCharType="end"/>
      </w:r>
      <w:r w:rsidR="00BB3079" w:rsidRPr="00C1306E">
        <w:rPr>
          <w:rFonts w:ascii="Times New Roman" w:hAnsi="Times New Roman" w:cs="Times New Roman"/>
          <w:b/>
          <w:bCs/>
          <w:sz w:val="24"/>
          <w:szCs w:val="24"/>
        </w:rPr>
        <w:t>.</w:t>
      </w:r>
      <w:r w:rsidR="00632295" w:rsidRPr="00B51D16">
        <w:rPr>
          <w:rFonts w:ascii="Times New Roman" w:hAnsi="Times New Roman" w:cs="Times New Roman"/>
          <w:sz w:val="24"/>
          <w:szCs w:val="24"/>
        </w:rPr>
        <w:t xml:space="preserve"> </w:t>
      </w:r>
      <w:r w:rsidR="009141B5" w:rsidRPr="00B51D16">
        <w:rPr>
          <w:rFonts w:ascii="Times New Roman" w:hAnsi="Times New Roman" w:cs="Times New Roman"/>
          <w:sz w:val="24"/>
          <w:szCs w:val="24"/>
        </w:rPr>
        <w:t xml:space="preserve">The effects of behavioral biases might be more noticeable for entrepreneurs, whose personal and corporate finances are tightly linked. Due to differences in social conditioning, risk perception, confidence, financial </w:t>
      </w:r>
      <w:r w:rsidR="009141B5" w:rsidRPr="00B51D16">
        <w:rPr>
          <w:rFonts w:ascii="Times New Roman" w:hAnsi="Times New Roman" w:cs="Times New Roman"/>
          <w:sz w:val="24"/>
          <w:szCs w:val="24"/>
        </w:rPr>
        <w:lastRenderedPageBreak/>
        <w:t>resource access, and institutional support structures, these biases may be experienced differently by women entrepreneurs in particular.</w:t>
      </w:r>
    </w:p>
    <w:p w14:paraId="55D1180A" w14:textId="5495B085" w:rsidR="004B071D" w:rsidRPr="00B51D16" w:rsidRDefault="00F45433" w:rsidP="00A31691">
      <w:pPr>
        <w:jc w:val="both"/>
        <w:rPr>
          <w:rFonts w:ascii="Times New Roman" w:hAnsi="Times New Roman" w:cs="Times New Roman"/>
          <w:sz w:val="24"/>
          <w:szCs w:val="24"/>
        </w:rPr>
      </w:pPr>
      <w:r w:rsidRPr="00B51D16">
        <w:rPr>
          <w:rFonts w:ascii="Times New Roman" w:hAnsi="Times New Roman" w:cs="Times New Roman"/>
          <w:sz w:val="24"/>
          <w:szCs w:val="24"/>
        </w:rPr>
        <w:t>Understanding the impact of behavio</w:t>
      </w:r>
      <w:r w:rsidR="006B261B" w:rsidRPr="00B51D16">
        <w:rPr>
          <w:rFonts w:ascii="Times New Roman" w:hAnsi="Times New Roman" w:cs="Times New Roman"/>
          <w:sz w:val="24"/>
          <w:szCs w:val="24"/>
        </w:rPr>
        <w:t>u</w:t>
      </w:r>
      <w:r w:rsidRPr="00B51D16">
        <w:rPr>
          <w:rFonts w:ascii="Times New Roman" w:hAnsi="Times New Roman" w:cs="Times New Roman"/>
          <w:sz w:val="24"/>
          <w:szCs w:val="24"/>
        </w:rPr>
        <w:t xml:space="preserve">ral biases on the investment decisions made by female entrepreneurs is crucial for both academic investigations and real-world policy development. </w:t>
      </w:r>
      <w:r w:rsidR="002B7C49" w:rsidRPr="002B7C49">
        <w:rPr>
          <w:rFonts w:ascii="Times New Roman" w:hAnsi="Times New Roman" w:cs="Times New Roman"/>
          <w:sz w:val="24"/>
          <w:szCs w:val="24"/>
        </w:rPr>
        <w:t xml:space="preserve">According to </w:t>
      </w:r>
      <w:r w:rsidR="00B8321E" w:rsidRPr="00B53766">
        <w:rPr>
          <w:rFonts w:ascii="Times New Roman" w:hAnsi="Times New Roman" w:cs="Times New Roman"/>
          <w:sz w:val="24"/>
          <w:szCs w:val="24"/>
        </w:rPr>
        <w:fldChar w:fldCharType="begin"/>
      </w:r>
      <w:r w:rsidR="00B8321E" w:rsidRPr="00B53766">
        <w:rPr>
          <w:rFonts w:ascii="Times New Roman" w:hAnsi="Times New Roman" w:cs="Times New Roman"/>
          <w:sz w:val="24"/>
          <w:szCs w:val="24"/>
        </w:rPr>
        <w:instrText xml:space="preserve"> ADDIN ZOTERO_ITEM CSL_CITATION {"citationID":"csNQwikA","properties":{"formattedCitation":"(Barber &amp; Odean, 2001)","plainCitation":"(Barber &amp; Odean, 2001)","noteIndex":0},"citationItems":[{"id":88,"uris":["http://zotero.org/users/19503103/items/6FM9BCTV"],"itemData":{"id":88,"type":"article-journal","abstract":"Theoretical models predict that overconfident investors trade excessively. We test this prediction by partitioning investors on gender. Psychological research demonstrates that, in areas such as finance, men are more overconfident than women. Thus, theory predicts that men will trade more excessively than women. Using account data for over 35,000 households from a large discount brokerage, we analyze the common stock investments of men and women from February 1991 through January 1997. We document that men trade 45 percent more than women. Trading reduces men’s net returns by 2.65 percentage points a year as opposed to 1.72 percentage points for women.","language":"en","source":"Zotero","title":"Boys will be Boys: Gender, Overconfidence, and Common Stock Investment","author":[{"family":"Barber","given":"Brad M"},{"family":"Odean","given":"Terrance"}],"issued":{"date-parts":[["2001"]]}}}],"schema":"https://github.com/citation-style-language/schema/raw/master/csl-citation.json"} </w:instrText>
      </w:r>
      <w:r w:rsidR="00B8321E" w:rsidRPr="00B53766">
        <w:rPr>
          <w:rFonts w:ascii="Times New Roman" w:hAnsi="Times New Roman" w:cs="Times New Roman"/>
          <w:sz w:val="24"/>
          <w:szCs w:val="24"/>
        </w:rPr>
        <w:fldChar w:fldCharType="separate"/>
      </w:r>
      <w:r w:rsidR="00B8321E" w:rsidRPr="00B53766">
        <w:rPr>
          <w:rFonts w:ascii="Times New Roman" w:hAnsi="Times New Roman" w:cs="Times New Roman"/>
          <w:sz w:val="24"/>
        </w:rPr>
        <w:t xml:space="preserve">Barber &amp; Odean, </w:t>
      </w:r>
      <w:r w:rsidR="00B53766" w:rsidRPr="00B53766">
        <w:rPr>
          <w:rFonts w:ascii="Times New Roman" w:hAnsi="Times New Roman" w:cs="Times New Roman"/>
          <w:sz w:val="24"/>
        </w:rPr>
        <w:t>(</w:t>
      </w:r>
      <w:r w:rsidR="00B8321E" w:rsidRPr="00B53766">
        <w:rPr>
          <w:rFonts w:ascii="Times New Roman" w:hAnsi="Times New Roman" w:cs="Times New Roman"/>
          <w:sz w:val="24"/>
        </w:rPr>
        <w:t>2001)</w:t>
      </w:r>
      <w:r w:rsidR="00B8321E" w:rsidRPr="00B53766">
        <w:rPr>
          <w:rFonts w:ascii="Times New Roman" w:hAnsi="Times New Roman" w:cs="Times New Roman"/>
          <w:sz w:val="24"/>
          <w:szCs w:val="24"/>
        </w:rPr>
        <w:fldChar w:fldCharType="end"/>
      </w:r>
      <w:r w:rsidR="002B7C49" w:rsidRPr="002B7C49">
        <w:rPr>
          <w:rFonts w:ascii="Times New Roman" w:hAnsi="Times New Roman" w:cs="Times New Roman"/>
          <w:sz w:val="24"/>
          <w:szCs w:val="24"/>
        </w:rPr>
        <w:t>, women often trade less frequently, are more goal-oriented in their investment methods, and are more risk-averse than males.</w:t>
      </w:r>
      <w:r w:rsidR="002B7C49">
        <w:rPr>
          <w:rFonts w:ascii="Times New Roman" w:hAnsi="Times New Roman" w:cs="Times New Roman"/>
          <w:sz w:val="24"/>
          <w:szCs w:val="24"/>
        </w:rPr>
        <w:t xml:space="preserve"> </w:t>
      </w:r>
      <w:r w:rsidRPr="00B51D16">
        <w:rPr>
          <w:rFonts w:ascii="Times New Roman" w:hAnsi="Times New Roman" w:cs="Times New Roman"/>
          <w:sz w:val="24"/>
          <w:szCs w:val="24"/>
        </w:rPr>
        <w:t>Theoretically, by providing deeper insights into non-rational decision-making processes, studying gender-specific behavio</w:t>
      </w:r>
      <w:r w:rsidR="006B261B" w:rsidRPr="00B51D16">
        <w:rPr>
          <w:rFonts w:ascii="Times New Roman" w:hAnsi="Times New Roman" w:cs="Times New Roman"/>
          <w:sz w:val="24"/>
          <w:szCs w:val="24"/>
        </w:rPr>
        <w:t>u</w:t>
      </w:r>
      <w:r w:rsidRPr="00B51D16">
        <w:rPr>
          <w:rFonts w:ascii="Times New Roman" w:hAnsi="Times New Roman" w:cs="Times New Roman"/>
          <w:sz w:val="24"/>
          <w:szCs w:val="24"/>
        </w:rPr>
        <w:t>ral tendencies enhances the literature on behavioral finance and entrepreneurship. In reality, recognizing these biases can aid in the development of focused financial literacy programs, mentorship programs, and policy interventions meant to boost the self-assurance, risk assessment abilities, and strategic investment capabilities of female entrepreneurs.</w:t>
      </w:r>
    </w:p>
    <w:p w14:paraId="3392EFC9" w14:textId="0ED539D8" w:rsidR="004B071D" w:rsidRPr="00B51D16" w:rsidRDefault="004B071D" w:rsidP="00A31691">
      <w:pPr>
        <w:jc w:val="both"/>
        <w:rPr>
          <w:rFonts w:ascii="Times New Roman" w:hAnsi="Times New Roman" w:cs="Times New Roman"/>
          <w:b/>
          <w:bCs/>
          <w:sz w:val="24"/>
          <w:szCs w:val="24"/>
        </w:rPr>
      </w:pPr>
      <w:r w:rsidRPr="00B51D16">
        <w:rPr>
          <w:rFonts w:ascii="Times New Roman" w:hAnsi="Times New Roman" w:cs="Times New Roman"/>
          <w:b/>
          <w:bCs/>
          <w:sz w:val="24"/>
          <w:szCs w:val="24"/>
        </w:rPr>
        <w:t>Literature Review</w:t>
      </w:r>
    </w:p>
    <w:p w14:paraId="46BE3E4F" w14:textId="6048CF72" w:rsidR="00FB56DC" w:rsidRPr="007220AB" w:rsidRDefault="00FB56DC" w:rsidP="00FB56DC">
      <w:pPr>
        <w:jc w:val="both"/>
        <w:rPr>
          <w:rFonts w:ascii="Times New Roman" w:hAnsi="Times New Roman" w:cs="Times New Roman"/>
          <w:sz w:val="24"/>
          <w:szCs w:val="24"/>
        </w:rPr>
      </w:pPr>
      <w:r w:rsidRPr="007220AB">
        <w:rPr>
          <w:rFonts w:ascii="Times New Roman" w:hAnsi="Times New Roman" w:cs="Times New Roman"/>
          <w:sz w:val="24"/>
          <w:szCs w:val="24"/>
        </w:rPr>
        <w:t xml:space="preserve">Traditional financial theories assume that individuals make rational investment decisions; however, insights from </w:t>
      </w:r>
      <w:proofErr w:type="spellStart"/>
      <w:r w:rsidRPr="007220AB">
        <w:rPr>
          <w:rFonts w:ascii="Times New Roman" w:hAnsi="Times New Roman" w:cs="Times New Roman"/>
          <w:sz w:val="24"/>
          <w:szCs w:val="24"/>
        </w:rPr>
        <w:t>behavioral</w:t>
      </w:r>
      <w:proofErr w:type="spellEnd"/>
      <w:r w:rsidRPr="007220AB">
        <w:rPr>
          <w:rFonts w:ascii="Times New Roman" w:hAnsi="Times New Roman" w:cs="Times New Roman"/>
          <w:sz w:val="24"/>
          <w:szCs w:val="24"/>
        </w:rPr>
        <w:t xml:space="preserve"> finance challenge this assumption by emphasising the role of psychological biases. The foundational work of </w:t>
      </w:r>
      <w:r w:rsidRPr="007220A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Tci0ysE","properties":{"formattedCitation":"(Kahneman &amp; Tversky, 1979)","plainCitation":"(Kahneman &amp; Tversky, 1979)","dontUpdate":true,"noteIndex":0},"citationItems":[{"id":10,"uris":["http://zotero.org/users/19503103/items/NX2VI2HR"],"itemData":{"id":10,"type":"article-journal","abstract":"The financial market is significantly influenced by investor psychology, with behavioral biases shaping investment decisions. The Indian mutual fund industry has grown rapidly, with Assets Under Management (AUM) exceeding ₹40 trillion. Despite this, rather than using logical analysis, many investors base their decisions on biases, leading to inconsistent investment patterns. The impact of behavioral biases on investing decision-making, including herd mentality, anchoring, loss aversion, and overconfidence, is investigated in this study. The primary objective is to analysed how these biases affect investor choices and suggest ways to promote rational financial behavior. A structured survey was conducted among investors in Bengaluru city, and data was analysed using statistical models, including regression and factor analysis, with spss as the analytical tool. The study evaluates the degree and influence of cognitive as well as emotional biases on investing behavior using important behavioral finance theories. The results show that psychological biases often cause investors to stray from logical decision-making, which impacts the performance of their portfolios. Over confidence leads to excessive trading, while loss aversion discourages necessary risks. The study emphasizes the necessity of bias-mitigation techniques and financial literacy initiatives. Future research can explore behavioral interventions to improve investor decision-making and financial stability.","container-title":"Econometrica","DOI":"10.2307/1914185","ISSN":"00129682","issue":"2","journalAbbreviation":"Econometrica","language":"en","page":"263","source":"DOI.org (Crossref)","title":"Prospect Theory: An Analysis of Decision under Risk","title-short":"Prospect Theory","URL":"https://www.jstor.org/stable/1914185?origin=crossref","volume":"47","author":[{"family":"Kahneman","given":"Daniel"},{"family":"Tversky","given":"Amos"}],"accessed":{"date-parts":[["2026",1,29]]},"issued":{"date-parts":[["1979",3]]}}}],"schema":"https://github.com/citation-style-language/schema/raw/master/csl-citation.json"} </w:instrText>
      </w:r>
      <w:r w:rsidRPr="007220AB">
        <w:rPr>
          <w:rFonts w:ascii="Times New Roman" w:hAnsi="Times New Roman" w:cs="Times New Roman"/>
          <w:sz w:val="24"/>
          <w:szCs w:val="24"/>
        </w:rPr>
        <w:fldChar w:fldCharType="separate"/>
      </w:r>
      <w:r w:rsidRPr="007220AB">
        <w:rPr>
          <w:rFonts w:ascii="Times New Roman" w:hAnsi="Times New Roman" w:cs="Times New Roman"/>
          <w:sz w:val="24"/>
          <w:szCs w:val="24"/>
        </w:rPr>
        <w:t>Kahneman &amp; Tversky, (1979)</w:t>
      </w:r>
      <w:r w:rsidRPr="007220AB">
        <w:rPr>
          <w:rFonts w:ascii="Times New Roman" w:hAnsi="Times New Roman" w:cs="Times New Roman"/>
          <w:sz w:val="24"/>
          <w:szCs w:val="24"/>
        </w:rPr>
        <w:fldChar w:fldCharType="end"/>
      </w:r>
      <w:r w:rsidRPr="007220AB">
        <w:rPr>
          <w:rFonts w:ascii="Times New Roman" w:hAnsi="Times New Roman" w:cs="Times New Roman"/>
          <w:sz w:val="24"/>
          <w:szCs w:val="24"/>
        </w:rPr>
        <w:t xml:space="preserve">, through Prospect Theory, demonstrates that individuals evaluate gains and losses asymmetrically, leading to systematic deviations from rationality. </w:t>
      </w:r>
      <w:proofErr w:type="spellStart"/>
      <w:r w:rsidRPr="007220AB">
        <w:rPr>
          <w:rFonts w:ascii="Times New Roman" w:hAnsi="Times New Roman" w:cs="Times New Roman"/>
          <w:sz w:val="24"/>
          <w:szCs w:val="24"/>
        </w:rPr>
        <w:t>Behavioral</w:t>
      </w:r>
      <w:proofErr w:type="spellEnd"/>
      <w:r w:rsidRPr="007220AB">
        <w:rPr>
          <w:rFonts w:ascii="Times New Roman" w:hAnsi="Times New Roman" w:cs="Times New Roman"/>
          <w:sz w:val="24"/>
          <w:szCs w:val="24"/>
        </w:rPr>
        <w:t xml:space="preserve"> finance shows that people’s financial decisions are often influenced by cognitive biases, which can lead to irrational choices and challenge the idea that investors always act logically </w:t>
      </w:r>
      <w:r w:rsidRPr="007220AB">
        <w:rPr>
          <w:rFonts w:ascii="Times New Roman" w:hAnsi="Times New Roman" w:cs="Times New Roman"/>
          <w:sz w:val="24"/>
          <w:szCs w:val="24"/>
        </w:rPr>
        <w:fldChar w:fldCharType="begin"/>
      </w:r>
      <w:r w:rsidRPr="007220AB">
        <w:rPr>
          <w:rFonts w:ascii="Times New Roman" w:hAnsi="Times New Roman" w:cs="Times New Roman"/>
          <w:sz w:val="24"/>
          <w:szCs w:val="24"/>
        </w:rPr>
        <w:instrText xml:space="preserve"> ADDIN ZOTERO_ITEM CSL_CITATION {"citationID":"0CvJUzU2","properties":{"formattedCitation":"(Moosa &amp; Ramiah, 2017)","plainCitation":"(Moosa &amp; Ramiah, 2017)","noteIndex":0},"citationItems":[{"id":91,"uris":["http://zotero.org/users/19503103/items/JKRYINGI"],"itemData":{"id":91,"type":"book","DOI":"10.1007/978-3-319-69389-7","ISBN":"978-3-319-69388-0","language":"en","license":"http://www.springer.com/tdm","publisher":"Springer International Publishing","publisher-place":"Cham","source":"DOI.org (Crossref)","title":"The Financial Consequences of Behavioural Biases","URL":"http://link.springer.com/10.1007/978-3-319-69389-7","author":[{"family":"Moosa","given":"Imad A."},{"family":"Ramiah","given":"Vikash"}],"accessed":{"date-parts":[["2026",3,15]]},"issued":{"date-parts":[["2017"]]}}}],"schema":"https://github.com/citation-style-language/schema/raw/master/csl-citation.json"} </w:instrText>
      </w:r>
      <w:r w:rsidRPr="007220AB">
        <w:rPr>
          <w:rFonts w:ascii="Times New Roman" w:hAnsi="Times New Roman" w:cs="Times New Roman"/>
          <w:sz w:val="24"/>
          <w:szCs w:val="24"/>
        </w:rPr>
        <w:fldChar w:fldCharType="separate"/>
      </w:r>
      <w:r w:rsidRPr="007220AB">
        <w:rPr>
          <w:rFonts w:ascii="Times New Roman" w:hAnsi="Times New Roman" w:cs="Times New Roman"/>
          <w:sz w:val="24"/>
          <w:szCs w:val="24"/>
        </w:rPr>
        <w:t>(Moosa &amp; Ramiah, 2017)</w:t>
      </w:r>
      <w:r w:rsidRPr="007220AB">
        <w:rPr>
          <w:rFonts w:ascii="Times New Roman" w:hAnsi="Times New Roman" w:cs="Times New Roman"/>
          <w:sz w:val="24"/>
          <w:szCs w:val="24"/>
        </w:rPr>
        <w:fldChar w:fldCharType="end"/>
      </w:r>
      <w:r w:rsidRPr="007220AB">
        <w:rPr>
          <w:rFonts w:ascii="Times New Roman" w:hAnsi="Times New Roman" w:cs="Times New Roman"/>
          <w:sz w:val="24"/>
          <w:szCs w:val="24"/>
        </w:rPr>
        <w:t>. Specifically, overconfidence may result in excessive risk-taking, while loss aversion discourages risk acceptance, thereby distorting investment outcomes.</w:t>
      </w:r>
    </w:p>
    <w:p w14:paraId="0B694707" w14:textId="538529B3" w:rsidR="00FB56DC" w:rsidRPr="007220AB" w:rsidRDefault="00FB56DC" w:rsidP="00FB56DC">
      <w:pPr>
        <w:jc w:val="both"/>
        <w:rPr>
          <w:rFonts w:ascii="Times New Roman" w:hAnsi="Times New Roman" w:cs="Times New Roman"/>
          <w:sz w:val="24"/>
          <w:szCs w:val="24"/>
        </w:rPr>
      </w:pPr>
      <w:r w:rsidRPr="007220AB">
        <w:rPr>
          <w:rFonts w:ascii="Times New Roman" w:hAnsi="Times New Roman" w:cs="Times New Roman"/>
          <w:sz w:val="24"/>
          <w:szCs w:val="24"/>
        </w:rPr>
        <w:t xml:space="preserve">Subsequent studies have expanded the scope of </w:t>
      </w:r>
      <w:proofErr w:type="spellStart"/>
      <w:r w:rsidRPr="007220AB">
        <w:rPr>
          <w:rFonts w:ascii="Times New Roman" w:hAnsi="Times New Roman" w:cs="Times New Roman"/>
          <w:sz w:val="24"/>
          <w:szCs w:val="24"/>
        </w:rPr>
        <w:t>behavioral</w:t>
      </w:r>
      <w:proofErr w:type="spellEnd"/>
      <w:r w:rsidRPr="007220AB">
        <w:rPr>
          <w:rFonts w:ascii="Times New Roman" w:hAnsi="Times New Roman" w:cs="Times New Roman"/>
          <w:sz w:val="24"/>
          <w:szCs w:val="24"/>
        </w:rPr>
        <w:t xml:space="preserve"> biases influencing financial decisions. </w:t>
      </w:r>
      <w:r w:rsidRPr="007220A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IgfEJMZ","properties":{"formattedCitation":"(Kumar &amp; Goyal, 2015)","plainCitation":"(Kumar &amp; Goyal, 2015)","dontUpdate":true,"noteIndex":0},"citationItems":[{"id":49,"uris":["http://zotero.org/users/19503103/items/VHWJD8HV"],"itemData":{"id":49,"type":"article-journal","abstract":"– The purpose of this paper is to systematically review the literature published in past 33 years on behavioural biases in investment decision-making. The paper highlights the major gaps in the existing studies on behavioural biases. It also aims to raise specific questions for future research.  – We employ systematic literature review (SLR) method in the present study. The prominence of research is assessed by studying the year of publication, journal of publication, country of study, types of statistical method, citation analysis and content analysis on the literature on behavioural biases. The present study is based on 117 selected articles published in peer- review journals between 1980 and 2013.  – Much of the existing literature on behavioural biases indicates the limited research in emerging economies in this area, the dominance of secondary data-based empirical research, the lack of empirical research on individuals who exhibit herd behaviour, the focus on equity in home bias, and indecisive empirical findings on herding bias.  – This study focuses on individuals’ behavioural biases in investment decision-making. Our aim is to analyse the impact of cognitive biases on trading behaviour, volatility, market returns and portfolio selection.  – The paper covers a considerable period of time (1980-2013). To the best of authors’ knowledge, this study is the first using systematic literature review method in the area of behavioural finance and also the first to examine a combination of four different biases involved in investment decision-making. This paper will be useful to researchers, academicians and those working in the area of behavioural finance in understanding the impact of behavioural biases on investment decision-making.","container-title":"Qualitative Research in Financial Markets","DOI":"10.1108/QRFM-07-2014-0022","ISSN":"1755-4179","issue":"1","journalAbbreviation":"Qualitative Research in Financial Markets","page":"88-108","title":"Behavioural biases in investment decision making – a systematic literature review","URL":"https://doi.org/10.1108/QRFM-07-2014-0022","volume":"7","author":[{"family":"Kumar","given":"Satish"},{"family":"Goyal","given":"Nisha"}],"accessed":{"date-parts":[["2026",3,3]]},"issued":{"date-parts":[["2015",2,2]]}}}],"schema":"https://github.com/citation-style-language/schema/raw/master/csl-citation.json"} </w:instrText>
      </w:r>
      <w:r w:rsidRPr="007220AB">
        <w:rPr>
          <w:rFonts w:ascii="Times New Roman" w:hAnsi="Times New Roman" w:cs="Times New Roman"/>
          <w:sz w:val="24"/>
          <w:szCs w:val="24"/>
        </w:rPr>
        <w:fldChar w:fldCharType="separate"/>
      </w:r>
      <w:r w:rsidRPr="007220AB">
        <w:rPr>
          <w:rFonts w:ascii="Times New Roman" w:hAnsi="Times New Roman" w:cs="Times New Roman"/>
          <w:sz w:val="24"/>
          <w:szCs w:val="24"/>
        </w:rPr>
        <w:t>Kumar &amp; Goyal, (2015)</w:t>
      </w:r>
      <w:r w:rsidRPr="007220AB">
        <w:rPr>
          <w:rFonts w:ascii="Times New Roman" w:hAnsi="Times New Roman" w:cs="Times New Roman"/>
          <w:sz w:val="24"/>
          <w:szCs w:val="24"/>
        </w:rPr>
        <w:fldChar w:fldCharType="end"/>
      </w:r>
      <w:r w:rsidRPr="007220AB">
        <w:rPr>
          <w:rFonts w:ascii="Times New Roman" w:hAnsi="Times New Roman" w:cs="Times New Roman"/>
          <w:sz w:val="24"/>
          <w:szCs w:val="24"/>
        </w:rPr>
        <w:t xml:space="preserve"> Identify recurring biases such as overconfidence, herding, and disposition effects, while also highlighting the limited focus on emerging economies. Similarly, </w:t>
      </w:r>
      <w:r w:rsidRPr="007220AB">
        <w:rPr>
          <w:rFonts w:ascii="Times New Roman" w:hAnsi="Times New Roman" w:cs="Times New Roman"/>
          <w:sz w:val="24"/>
          <w:szCs w:val="24"/>
        </w:rPr>
        <w:fldChar w:fldCharType="begin"/>
      </w:r>
      <w:r w:rsidRPr="007220AB">
        <w:rPr>
          <w:rFonts w:ascii="Times New Roman" w:hAnsi="Times New Roman" w:cs="Times New Roman"/>
          <w:sz w:val="24"/>
          <w:szCs w:val="24"/>
        </w:rPr>
        <w:instrText xml:space="preserve"> ADDIN ZOTERO_ITEM CSL_CITATION {"citationID":"e4poVOql","properties":{"formattedCitation":"(Badola et al., 2024)","plainCitation":"(Badola et al., 2024)","noteIndex":0},"citationItems":[{"id":63,"uris":["http://zotero.org/users/19503103/items/YE83GIZ9"],"itemData":{"id":63,"type":"article-journal","abstract":"Purpose\n              This study aims to systematically review various behavioral biases that impact an investor’s decision-making process. The prime objective of this paper is to thematically explore the behavioral bias literature and propose a comprehensive framework that can elucidate a more reasonable explanation of changes in financial markets and investors’ behavior.\n            \n            \n              Design/methodology/approach\n              Systematic literature review (SLR) methodology is applied to a portfolio of 71 peer-reviewed articles collected from different electronic databases between 2007 and 2021. Content analysis of the extant literature is performed to identify the research themes and existing gaps in the literature.\n            \n            \n              Findings\n              This research identifies publication trends of the behavioral biases literature and uncovers 24 different biases that impact individual investors’ decision-making. Through thematic analysis, an attribute–consequence–impact framework is proposed that explains different biases leading to individual investors’ irrationality. The study further proposes directions for future research by applying the theory–characteristics–context–methodology framework.\n            \n            \n              Research limitations/implications\n              The results of this research will help scholars and practitioners in understanding the existence of various behavioral biases and assist them in identifying potential strategies which can evade the negative effects of these biases. The findings will further help the financial service providers to understand these biases and improve the landscape of financial services.\n            \n            \n              Originality/value\n              The essence of the current paper is the application of the SLR method on 24 biases in the area of behavioral finance. To the best of the authors’ knowledge, this study is the first attempt of its kind which provides a methodical and comprehensive compilation of both cognitive and emotional behavioral biases that affect the individual investor’s decision-making.","container-title":"Qualitative Research in Financial Markets","DOI":"10.1108/QRFM-05-2022-0095","ISSN":"1755-4179, 1755-4179","issue":"3","journalAbbreviation":"QRFM","language":"en","license":"https://www.emerald.com/insight/site-policies","page":"448-476","source":"DOI.org (Crossref)","title":"A systematic review on behavioral biases affecting individual investment decisions","URL":"http://www.emerald.com/qrfm/article/16/3/448-476/1233712","volume":"16","author":[{"family":"Badola","given":"Sneha"},{"family":"Sahu","given":"Aditya Kumar"},{"family":"Adlakha","given":"Amit"}],"accessed":{"date-parts":[["2026",3,3]]},"issued":{"date-parts":[["2024",4,10]]}}}],"schema":"https://github.com/citation-style-language/schema/raw/master/csl-citation.json"} </w:instrText>
      </w:r>
      <w:r w:rsidRPr="007220AB">
        <w:rPr>
          <w:rFonts w:ascii="Times New Roman" w:hAnsi="Times New Roman" w:cs="Times New Roman"/>
          <w:sz w:val="24"/>
          <w:szCs w:val="24"/>
        </w:rPr>
        <w:fldChar w:fldCharType="separate"/>
      </w:r>
      <w:r w:rsidRPr="007220AB">
        <w:rPr>
          <w:rFonts w:ascii="Times New Roman" w:hAnsi="Times New Roman" w:cs="Times New Roman"/>
          <w:sz w:val="24"/>
          <w:szCs w:val="24"/>
        </w:rPr>
        <w:t>(Badola et al., 2024)</w:t>
      </w:r>
      <w:r w:rsidRPr="007220AB">
        <w:rPr>
          <w:rFonts w:ascii="Times New Roman" w:hAnsi="Times New Roman" w:cs="Times New Roman"/>
          <w:sz w:val="24"/>
          <w:szCs w:val="24"/>
        </w:rPr>
        <w:fldChar w:fldCharType="end"/>
      </w:r>
      <w:r w:rsidRPr="007220AB">
        <w:rPr>
          <w:rFonts w:ascii="Times New Roman" w:hAnsi="Times New Roman" w:cs="Times New Roman"/>
          <w:sz w:val="24"/>
          <w:szCs w:val="24"/>
        </w:rPr>
        <w:t xml:space="preserve"> propose a comprehensive framework identifying multiple biases and explaining their consequences on irrational decision-making. Supporting this multidimensional perspective, </w:t>
      </w:r>
      <w:r w:rsidRPr="007220A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NvrHNR2","properties":{"formattedCitation":"(Gayathir &amp; Sathya, 2024)","plainCitation":"(Gayathir &amp; Sathya, 2024)","dontUpdate":true,"noteIndex":0},"citationItems":[{"id":66,"uris":["http://zotero.org/users/19503103/items/5CU595CC"],"itemData":{"id":66,"type":"article-journal","abstract":"In the realm of investment decisions, the influence of behavioral biases has emerged as a captivating area of exploration. This article embarks on a comprehensive journey through the landscape of behavioral biases in investment choices, delving into their profound impact on financial markets. Contrary to traditional finance theories assuming rationality, a multitude of empirical evidence attests to the pervasive effects of cognitive and emotional biases. Through an extensive literature review, this article elucidates the intricacies of key biases such as overconfidence, loss aversion, anchoring, confirmation bias, herding behavior, disposition effect, framing effects, and regret aversion. By examining the distinct ways these biases distort investors' judgment and decision-making processes, we unveil the often unexpected deviations from rationality. Each bias, rooted in human psychology, can lead to suboptimal investment behaviors, portfolio misalignments, and heightened market volatility. However, recognizing the impact of these biases provides opportunities for transformative insights. As investment professionals, policymakers, and individuals alike comprehend the subtle nuances of behavioral biases, tailored interventions, educational initiatives, and adaptive strategies can be devised to mitigate their adverse effects. This article not only synthesizes the prevailing research but also charts a course for future investigations. The implications of understanding and addressing behavioral biases extend beyond financial realms, offering a bridge between finance and psychology. As interdisciplinary collaboration gains momentum, pathways for future research become evident, beckoning scholars to delve deeper into the uncharted territories of human behavior and its intricate relationship with investment decisions. Through the exploration of these biases and their potential remedies, this article illuminates the evolving landscape of investment decision-making in a world where cognitive fallacies intersect with financial choicest.","container-title":"Journal of information and organizational sciences","DOI":"10.31341/jios.48.1.6","ISSN":"18469418, 18463312","issue":"1","journalAbbreviation":"JIOS","page":"117-131","source":"DOI.org (Crossref)","title":"Behavioral Biases in Investment Decisions: An ExtensiveLiterature Review and Pathways for Future Research","title-short":"Behavioral Biases in Investment Decisions","URL":"https://jios.foi.hr/index.php/jios/article/view/1965","volume":"48","author":[{"family":"Gayathir","given":"R."},{"family":"Sathya","given":"N."}],"accessed":{"date-parts":[["2026",3,3]]},"issued":{"date-parts":[["2024",6,25]]}}}],"schema":"https://github.com/citation-style-language/schema/raw/master/csl-citation.json"} </w:instrText>
      </w:r>
      <w:r w:rsidRPr="007220AB">
        <w:rPr>
          <w:rFonts w:ascii="Times New Roman" w:hAnsi="Times New Roman" w:cs="Times New Roman"/>
          <w:sz w:val="24"/>
          <w:szCs w:val="24"/>
        </w:rPr>
        <w:fldChar w:fldCharType="separate"/>
      </w:r>
      <w:r w:rsidRPr="007220AB">
        <w:rPr>
          <w:rFonts w:ascii="Times New Roman" w:hAnsi="Times New Roman" w:cs="Times New Roman"/>
          <w:sz w:val="24"/>
          <w:szCs w:val="24"/>
        </w:rPr>
        <w:t>Gayathir &amp; Sathya, (2024)</w:t>
      </w:r>
      <w:r w:rsidRPr="007220AB">
        <w:rPr>
          <w:rFonts w:ascii="Times New Roman" w:hAnsi="Times New Roman" w:cs="Times New Roman"/>
          <w:sz w:val="24"/>
          <w:szCs w:val="24"/>
        </w:rPr>
        <w:fldChar w:fldCharType="end"/>
      </w:r>
      <w:r w:rsidRPr="007220AB">
        <w:rPr>
          <w:rFonts w:ascii="Times New Roman" w:hAnsi="Times New Roman" w:cs="Times New Roman"/>
          <w:sz w:val="24"/>
          <w:szCs w:val="24"/>
        </w:rPr>
        <w:t xml:space="preserve"> and </w:t>
      </w:r>
      <w:r w:rsidRPr="007220A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6sUMAAJ","properties":{"formattedCitation":"(Gurung et al., 2024)","plainCitation":"(Gurung et al., 2024)","dontUpdate":true,"noteIndex":0},"citationItems":[{"id":64,"uris":["http://zotero.org/users/19503103/items/L84T6L62"],"itemData":{"id":64,"type":"article-journal","abstract":"The Nepalese stock market has experienced substantial transformations in recent years. Research on investors’ herding behavior is of paramount importance since it explores the influence of collective choices made by investors, which could result in intensified market price fluctuations. This study examined the influence of behavioral biases on investment decisions among Nepalese investors – general individuals who actively participate in the country’s stock market, considering overconfidence, representative, anchoring, regret aversion, and herding biases as explanatory variables, with investment decisions as the response variable. The study employed a linear regression model, establishing relationships using a structured questionnaire with 379 observations. The study revealed the significant influence of overconfidence, anchoring, and regret aversion biases on investment decisions among Nepalese investors. Conversely, the influence of representative bias had a little impact on investment choices, and herding behavior showed no significant relationship with investment decisions. Hence, it suggests that behavioral biases have a greater impact on individual investment choices in the Nepalese financial market. It is essential for investors, advisers, and policymakers to be aware of and address these biases to make well-informed decisions, maintain financial stability, and foster market development.","container-title":"Investment Management and Financial Innovations","DOI":"10.21511/imfi.21(1).2024.03","ISSN":"18104967, 18129358","issue":"1","journalAbbreviation":"Investment Management and Financial Innovations","license":"http://creativecommons.org/licenses/by/3.0/deed.en_US","page":"25-37","source":"DOI.org (Crossref)","title":"Unraveling behavioral biases in decision making: A study of Nepalese investors","title-short":"Unraveling behavioral biases in decision making","URL":"https://www.businessperspectives.org/index.php/journals/investment-management-and-financial-innovations/issue-447/unraveling-behavioral-biases-in-decision-making-a-study-of-nepalese-investors","volume":"21","author":[{"family":"Gurung","given":"Rajesh"},{"family":"Kumar Dahal","given":"Rewan"},{"family":"Ghimire","given":"Binod"},{"family":"Koirala","given":"Nischal"}],"accessed":{"date-parts":[["2026",3,3]]},"issued":{"date-parts":[["2024",1,10]]}}}],"schema":"https://github.com/citation-style-language/schema/raw/master/csl-citation.json"} </w:instrText>
      </w:r>
      <w:r w:rsidRPr="007220AB">
        <w:rPr>
          <w:rFonts w:ascii="Times New Roman" w:hAnsi="Times New Roman" w:cs="Times New Roman"/>
          <w:sz w:val="24"/>
          <w:szCs w:val="24"/>
        </w:rPr>
        <w:fldChar w:fldCharType="separate"/>
      </w:r>
      <w:r w:rsidRPr="007220AB">
        <w:rPr>
          <w:rFonts w:ascii="Times New Roman" w:hAnsi="Times New Roman" w:cs="Times New Roman"/>
          <w:sz w:val="24"/>
          <w:szCs w:val="24"/>
        </w:rPr>
        <w:t>Gurung et al., (2024)</w:t>
      </w:r>
      <w:r w:rsidRPr="007220AB">
        <w:rPr>
          <w:rFonts w:ascii="Times New Roman" w:hAnsi="Times New Roman" w:cs="Times New Roman"/>
          <w:sz w:val="24"/>
          <w:szCs w:val="24"/>
        </w:rPr>
        <w:fldChar w:fldCharType="end"/>
      </w:r>
      <w:r w:rsidRPr="007220AB">
        <w:rPr>
          <w:rFonts w:ascii="Times New Roman" w:hAnsi="Times New Roman" w:cs="Times New Roman"/>
          <w:sz w:val="24"/>
          <w:szCs w:val="24"/>
        </w:rPr>
        <w:t xml:space="preserve"> emphasise that biases, including overconfidence, loss aversion, anchoring, confirmation bias, herding, framing, and regret aversion, significantly impair investor judgment.</w:t>
      </w:r>
    </w:p>
    <w:p w14:paraId="60D6815A" w14:textId="09CDFC80" w:rsidR="00FB56DC" w:rsidRPr="007220AB" w:rsidRDefault="00FB56DC" w:rsidP="00FB56DC">
      <w:pPr>
        <w:jc w:val="both"/>
        <w:rPr>
          <w:rFonts w:ascii="Times New Roman" w:hAnsi="Times New Roman" w:cs="Times New Roman"/>
          <w:sz w:val="24"/>
          <w:szCs w:val="24"/>
        </w:rPr>
      </w:pPr>
      <w:r w:rsidRPr="007220AB">
        <w:rPr>
          <w:rFonts w:ascii="Times New Roman" w:hAnsi="Times New Roman" w:cs="Times New Roman"/>
          <w:sz w:val="24"/>
          <w:szCs w:val="24"/>
        </w:rPr>
        <w:t xml:space="preserve">Across the literature, a consistent pattern emerges where overconfidence appears as the most dominant and frequently observed bias, influencing investment decisions across different </w:t>
      </w:r>
      <w:r w:rsidRPr="007220AB">
        <w:rPr>
          <w:rFonts w:ascii="Times New Roman" w:hAnsi="Times New Roman" w:cs="Times New Roman"/>
          <w:sz w:val="24"/>
          <w:szCs w:val="24"/>
        </w:rPr>
        <w:lastRenderedPageBreak/>
        <w:t xml:space="preserve">contexts (Qamar et al., 2023; Iram et al., 2023; Gurung et al., 2024; Noch &amp; </w:t>
      </w:r>
      <w:proofErr w:type="spellStart"/>
      <w:r w:rsidRPr="007220AB">
        <w:rPr>
          <w:rFonts w:ascii="Times New Roman" w:hAnsi="Times New Roman" w:cs="Times New Roman"/>
          <w:sz w:val="24"/>
          <w:szCs w:val="24"/>
        </w:rPr>
        <w:t>Rumasukun</w:t>
      </w:r>
      <w:proofErr w:type="spellEnd"/>
      <w:r w:rsidRPr="007220AB">
        <w:rPr>
          <w:rFonts w:ascii="Times New Roman" w:hAnsi="Times New Roman" w:cs="Times New Roman"/>
          <w:sz w:val="24"/>
          <w:szCs w:val="24"/>
        </w:rPr>
        <w:t xml:space="preserve">, 2024). In contrast, the influence of loss aversion shows variability, being significant in some studies while insignificant in others </w:t>
      </w:r>
      <w:r w:rsidRPr="007220A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7YFEwde","properties":{"formattedCitation":"(Panja, 2023)","plainCitation":"(Panja, 2023)","dontUpdate":true,"noteIndex":0},"citationItems":[{"id":82,"uris":["http://zotero.org/users/19503103/items/3IJPX2XV"],"itemData":{"id":82,"type":"article-journal","abstract":"The basic purpose of this article is to understand the impact of behavioural biases on the financial decisions of the rural women micro-entrepreneurs. The indicators were selected based on the literature review and exploratory interview, and in consultation with the experts of the funding agencies (mainly banks) to cover behavioural biases of the rural women micro-entrepreneurs. In order to design the scale, SEM AMOS 26 software along with SPSS 26 was used for data analysis. Reliability score and exploratory factor analysis were conducted with the help of SPSS 26 software. Overconfidence of the rural women micro-entrepreneurs negatively influenced their financial decisions. Rural women micro-entrepreneurs were found to be better financial decision-makers as past loss from their financial decisions did not deter them from taking risk. The loss aversion bias did not influence the financial decisions of the rural women micro-entrepreneur. However, the regret aversion bias and the anchoring bias positively influence their financial decisions, depicting the impact of behavioural biases on their financial decisions. The present study can be further extended to identify the impact of moderating and mediation variables. The impact of other emotional and cognitive behavioural biases on the financial decisions of the rural women micro-entrepreneurs can also be considered. The understanding of impact and the effect of behavioural biases on financial decisions of rural women micro-entrepreneurs will help to identify the rationale behind financial decision-making of the rural women micro-entrepreneurs. Most of rural women micro-entrepreneur has to deal with decisions related to finance. The confidence with which they handle their money is a reflection on how confidently they can handle their business. The present study attempts to design and validate a comprehensive behavioural bias scale influencing financial decisions of the rural women micro-entrepreneurs. To the best of the knowledge of the author, almost no studies have focused adequately to explore the influence of behavioural biases on the financial decisions of women micro-entrepreneurs. Thus, the aim of this research is to understand the influence of behavioural biases on the financial decisions of rural women micro-entrepreneurs and design a robust and comprehensive scale.","container-title":"Vision: The Journal of Business Perspective","DOI":"10.1177/09722629231182835","ISSN":"0972-2629, 2249-5304","journalAbbreviation":"Vision: The Journal of Business Perspective","language":"en","page":"09722629231182835","source":"DOI.org (Crossref)","title":"Effect of Behavioural Biases on the Financial Decisions of Rural Women Micro-entrepreneurs: A Scale Development Approach","title-short":"Effect of Behavioural Biases on the Financial Decisions of Rural Women Micro-entrepreneurs","URL":"https://journals.sagepub.com/doi/10.1177/09722629231182835","author":[{"family":"Panja","given":"Soma"}],"accessed":{"date-parts":[["2026",3,6]]},"issued":{"date-parts":[["2023",11,19]]}}}],"schema":"https://github.com/citation-style-language/schema/raw/master/csl-citation.json"} </w:instrText>
      </w:r>
      <w:r w:rsidRPr="007220AB">
        <w:rPr>
          <w:rFonts w:ascii="Times New Roman" w:hAnsi="Times New Roman" w:cs="Times New Roman"/>
          <w:sz w:val="24"/>
          <w:szCs w:val="24"/>
        </w:rPr>
        <w:fldChar w:fldCharType="separate"/>
      </w:r>
      <w:r w:rsidRPr="007220AB">
        <w:rPr>
          <w:rFonts w:ascii="Times New Roman" w:hAnsi="Times New Roman" w:cs="Times New Roman"/>
          <w:sz w:val="24"/>
          <w:szCs w:val="24"/>
        </w:rPr>
        <w:t>Panja, (2023)</w:t>
      </w:r>
      <w:r w:rsidRPr="007220AB">
        <w:rPr>
          <w:rFonts w:ascii="Times New Roman" w:hAnsi="Times New Roman" w:cs="Times New Roman"/>
          <w:sz w:val="24"/>
          <w:szCs w:val="24"/>
        </w:rPr>
        <w:fldChar w:fldCharType="end"/>
      </w:r>
      <w:r w:rsidRPr="007220AB">
        <w:rPr>
          <w:rFonts w:ascii="Times New Roman" w:hAnsi="Times New Roman" w:cs="Times New Roman"/>
          <w:sz w:val="24"/>
          <w:szCs w:val="24"/>
        </w:rPr>
        <w:t xml:space="preserve">, suggesting that its impact is context-dependent. Additionally, </w:t>
      </w:r>
      <w:r w:rsidRPr="007220A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1pguOD","properties":{"formattedCitation":"(Bihari et al., 2022)","plainCitation":"(Bihari et al., 2022)","dontUpdate":true,"noteIndex":0},"citationItems":[{"id":20,"uris":["http://zotero.org/users/19503103/items/KJC9V9EU"],"itemData":{"id":20,"type":"article-journal","abstract":"Purpose – This study systematically explores the patterns and connections in the behavioural bias and investment decisions of the existing literature in the Scopus database published between 2007 and 2022. The purpose of this paper is to address this issue.","container-title":"International Journal of Industrial Engineering and Operations Management","DOI":"10.1108/IJIEOM-08-2022-0033","ISSN":"2690-6090, 2690-6104","issue":"1/2","journalAbbreviation":"IJIEOM","language":"en","license":"https://www.emerald.com/insight/site-policies","page":"19-43","source":"DOI.org (Crossref)","title":"Exploring behavioural bias affecting investment decision-making: a network cluster based conceptual analysis for future research","title-short":"Exploring behavioural bias affecting investment decision-making","URL":"http://www.emerald.com/ijieom/article/4/1-2/19-43/133102","volume":"4","author":[{"family":"Bihari","given":"Anshita"},{"family":"Dash","given":"Manoranjan"},{"family":"Kar","given":"Sanjay Kumar"},{"family":"Muduli","given":"Kamalakanta"},{"family":"Kumar","given":"Anil"},{"family":"Luthra","given":"Sunil"}],"accessed":{"date-parts":[["2026",1,29]]},"issued":{"date-parts":[["2022",12,6]]}}}],"schema":"https://github.com/citation-style-language/schema/raw/master/csl-citation.json"} </w:instrText>
      </w:r>
      <w:r w:rsidRPr="007220AB">
        <w:rPr>
          <w:rFonts w:ascii="Times New Roman" w:hAnsi="Times New Roman" w:cs="Times New Roman"/>
          <w:sz w:val="24"/>
          <w:szCs w:val="24"/>
        </w:rPr>
        <w:fldChar w:fldCharType="separate"/>
      </w:r>
      <w:r w:rsidRPr="007220AB">
        <w:rPr>
          <w:rFonts w:ascii="Times New Roman" w:hAnsi="Times New Roman" w:cs="Times New Roman"/>
          <w:sz w:val="24"/>
          <w:szCs w:val="24"/>
        </w:rPr>
        <w:t>Bihari et al., (2022)</w:t>
      </w:r>
      <w:r w:rsidRPr="007220AB">
        <w:rPr>
          <w:rFonts w:ascii="Times New Roman" w:hAnsi="Times New Roman" w:cs="Times New Roman"/>
          <w:sz w:val="24"/>
          <w:szCs w:val="24"/>
        </w:rPr>
        <w:fldChar w:fldCharType="end"/>
      </w:r>
      <w:r w:rsidRPr="007220AB">
        <w:rPr>
          <w:rFonts w:ascii="Times New Roman" w:hAnsi="Times New Roman" w:cs="Times New Roman"/>
          <w:sz w:val="24"/>
          <w:szCs w:val="24"/>
        </w:rPr>
        <w:t xml:space="preserve"> highlight that both cognitive and emotional biases collectively contribute to irrational financial </w:t>
      </w:r>
      <w:proofErr w:type="spellStart"/>
      <w:r w:rsidRPr="007220AB">
        <w:rPr>
          <w:rFonts w:ascii="Times New Roman" w:hAnsi="Times New Roman" w:cs="Times New Roman"/>
          <w:sz w:val="24"/>
          <w:szCs w:val="24"/>
        </w:rPr>
        <w:t>behavior</w:t>
      </w:r>
      <w:proofErr w:type="spellEnd"/>
      <w:r w:rsidRPr="007220AB">
        <w:rPr>
          <w:rFonts w:ascii="Times New Roman" w:hAnsi="Times New Roman" w:cs="Times New Roman"/>
          <w:sz w:val="24"/>
          <w:szCs w:val="24"/>
        </w:rPr>
        <w:t>, reinforcing the idea that investment decisions are influenced by a complex interplay of psychological factors.</w:t>
      </w:r>
    </w:p>
    <w:p w14:paraId="202D412C" w14:textId="12968049" w:rsidR="00FB56DC" w:rsidRPr="007220AB" w:rsidRDefault="00FB56DC" w:rsidP="00FB56DC">
      <w:pPr>
        <w:jc w:val="both"/>
        <w:rPr>
          <w:rFonts w:ascii="Times New Roman" w:hAnsi="Times New Roman" w:cs="Times New Roman"/>
          <w:sz w:val="24"/>
          <w:szCs w:val="24"/>
        </w:rPr>
      </w:pPr>
      <w:r w:rsidRPr="007220AB">
        <w:rPr>
          <w:rFonts w:ascii="Times New Roman" w:hAnsi="Times New Roman" w:cs="Times New Roman"/>
          <w:sz w:val="24"/>
          <w:szCs w:val="24"/>
        </w:rPr>
        <w:t xml:space="preserve">The susceptibility of entrepreneurs to cognitive biases has been well established by </w:t>
      </w:r>
      <w:r w:rsidRPr="007220A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yoE3Z2e","properties":{"formattedCitation":"(Busenitz &amp; Barney, 1997)","plainCitation":"(Busenitz &amp; Barney, 1997)","dontUpdate":true,"noteIndex":0},"citationItems":[{"id":51,"uris":["http://zotero.org/users/19503103/items/DYA6UBQD"],"itemData":{"id":51,"type":"article-journal","abstract":"Executive Summary\nThe purpose of this study was to further explore differences between entrepreneurs and managers in large organizations. However, rather than focusing on previously examined individual differences, this study examined differences in the decision-making processes used by entrepreneurs and managers in large organizations. Building on nonrational decision-making models from behavioral decision theory, we asserted that entrepreneurs are more susceptible to the use decision-making biases and heuristics than are managers in large organizations. To understand why entrepreneurs and managers in large organizations may vary in the extent to which they manifest biases and heuristics in their decision- making, it is important to understand the utility of nonrational decision-making. Under conditions of environmental uncertainty and complexity, biases and heuristics can be an effective and efficient guide to decision-making. In such settings, more comprehensive and cautious decision-making is not possible, and biases and heuristics may provide an effective way to approximate the appropriate decisions. The use of heuristics has also been found to be associated with innovativeness. Perhaps a critical difference between these sets of individuals is the extent to which they manifest biases and heuristics in their decision-making. We examined differences between entrepreneurs and managers in large organizations with respect to two biases and heuristics: overconfidence (overestimating the probability of being right) and representativeness (the tendency to overgeneralize from a few characteristics or observations). In this study, entrepreneurs are those who have founded their own firms and are currently involved in the start-up process with the average time since founding of 1.7 years. The analysis for this study involved responses from 124 entrepreneurs. Managers are individuals with middle to upper level responsibilities with substantial oversight in large organizations. To be included in this study, the managers had to oversee at least two functional areas (sample average was 4.55 functional areas). Usable responses were received from 95 managers. The results from the logistic regression analysis show strong support for both hypotheses. Even after controlling for numerous factors, such as several traits and demographic factors, enduring support was found for the way entrepreneurs and managers in large organizations make decisions. Our overconfidence and representativeness variables correctly categorized entrepreneurs and managers more than 70% of the time. Thus, this research indicates that entrepreneurs do behave differently than do managers in large organizations and that these differences are substantial. Practically, we speculate that without the use of biases and heuristics, many entrepreneurial decisions would never be made. With entrepreneurial ventures in particular, the window of opportunity would often be gone by the time all the necessary information became available for more rational decision-making. Additionally, successfully starting a new business usually involves overcoming multiple hurdles. Using biases and heuristics as simplifying mechanisms for dealing with these multiple problems may be crucial. To face such hurdles from a strict econometric approach would not only postpone decisions, but would in all likelihood make them overwhelming. More specifically, overconfidence may be particularly beneficial in implementing a specific decision and persuading others to be enthusiastic about it as well. The use of biases and heuristics may also offer some help in explaining why entrepreneurs sometimes make bad managers. Whereas the use of cognitive biases may be beneficial in some circumstances, it can lead to major errors in others. Although research has yet to establish performance implications, it is possible that the more extensive use of heuristics in strategic decision-making may be a great advantage during the start-up years. However, it may also lead to the demise of a business as a firm matures.","container-title":"Journal of Business Venturing","DOI":"10.1016/S0883-9026(96)00003-1","ISSN":"0883-9026","issue":"1","journalAbbreviation":"Journal of Business Venturing","page":"9-30","title":"Differences between entrepreneurs and managers in large organizations: Biases and heuristics in strategic decision-making","URL":"https://www.sciencedirect.com/science/article/pii/S0883902696000031","volume":"12","author":[{"family":"Busenitz","given":"Lowell W."},{"family":"Barney","given":"Jay B."}],"issued":{"date-parts":[["1997",1,1]]}}}],"schema":"https://github.com/citation-style-language/schema/raw/master/csl-citation.json"} </w:instrText>
      </w:r>
      <w:r w:rsidRPr="007220AB">
        <w:rPr>
          <w:rFonts w:ascii="Times New Roman" w:hAnsi="Times New Roman" w:cs="Times New Roman"/>
          <w:sz w:val="24"/>
          <w:szCs w:val="24"/>
        </w:rPr>
        <w:fldChar w:fldCharType="separate"/>
      </w:r>
      <w:r w:rsidRPr="007220AB">
        <w:rPr>
          <w:rFonts w:ascii="Times New Roman" w:hAnsi="Times New Roman" w:cs="Times New Roman"/>
          <w:sz w:val="24"/>
          <w:szCs w:val="24"/>
        </w:rPr>
        <w:t>Busenitz &amp; Barney, (1997)</w:t>
      </w:r>
      <w:r w:rsidRPr="007220AB">
        <w:rPr>
          <w:rFonts w:ascii="Times New Roman" w:hAnsi="Times New Roman" w:cs="Times New Roman"/>
          <w:sz w:val="24"/>
          <w:szCs w:val="24"/>
        </w:rPr>
        <w:fldChar w:fldCharType="end"/>
      </w:r>
      <w:r w:rsidRPr="007220AB">
        <w:rPr>
          <w:rFonts w:ascii="Times New Roman" w:hAnsi="Times New Roman" w:cs="Times New Roman"/>
          <w:sz w:val="24"/>
          <w:szCs w:val="24"/>
        </w:rPr>
        <w:t>, who argue that entrepreneurs are more prone to heuristic-driven decisions due to uncertainty and environmental complexity. This vulnerability becomes particularly relevant for women entrepreneurs, who operate within dynamic business environments while navigating socio-cultural constraints.</w:t>
      </w:r>
    </w:p>
    <w:p w14:paraId="032A08E8" w14:textId="43517056" w:rsidR="00FB56DC" w:rsidRPr="007220AB" w:rsidRDefault="00FB56DC" w:rsidP="00FB56DC">
      <w:pPr>
        <w:jc w:val="both"/>
        <w:rPr>
          <w:rFonts w:ascii="Times New Roman" w:hAnsi="Times New Roman" w:cs="Times New Roman"/>
          <w:sz w:val="24"/>
          <w:szCs w:val="24"/>
        </w:rPr>
      </w:pPr>
      <w:r w:rsidRPr="007220AB">
        <w:rPr>
          <w:rFonts w:ascii="Times New Roman" w:hAnsi="Times New Roman" w:cs="Times New Roman"/>
          <w:sz w:val="24"/>
          <w:szCs w:val="24"/>
        </w:rPr>
        <w:t xml:space="preserve">In the Indian context, </w:t>
      </w:r>
      <w:r w:rsidRPr="007220A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rVd8lPY","properties":{"formattedCitation":"(M. Sharma &amp; Kota, 2019)","plainCitation":"(M. Sharma &amp; Kota, 2019)","dontUpdate":true,"noteIndex":0},"citationItems":[{"id":46,"uris":["http://zotero.org/users/19503103/items/GNTJZBWR"],"itemData":{"id":46,"type":"article-journal","abstract":"The contribution of Indian women in family, businesses and society is today being recognized. The role of women in the family decisions is also increasing with the change in demographics as more women are now participating in economic activities. With the change in education, employment and contribution in the earnings of the family, her say in the family decisions are increasing. When it comes to the investment decisions, women tend to be risk averse, have conservative attitude, lower levels of financial knowledge, lack of confidence and dependent on guidance from others as suggested by different researches worldwide. The role of husband becomes particularly important for women while choosing investment products or taking investment decisions. This article attempts to highlight the role of women in investment decision making in the family and further examines the role of a male spouse on the investment decisions. The objectives of the study were to examine the behavior of working women while taking investment decisions; and to identify the extent to which the investment decisions of the working women are influenced by the spouse/husband. The article further highlights that, when it comes to investment decisions, both husband and wife share responsibility for making investment decisions. There are investment products like Bank deposits, 5 year tax saving FDs, precious metals, public provident fund, national pension system, post office saving schemes, mutual funds, life insurance, and commodities, where the influence of women is stronger than their male spouse. The influence of a male spouse is stronger in products like real estate, company deposits, debentures or bonds, pension schemes, equity shares and derivatives.","issue":"3","language":"en","source":"Zotero","title":"The Role of Working Women in Investment Decision Making in the Family in India","volume":"13","author":[{"family":"Sharma","given":"Manish"},{"family":"Kota","given":"Hima Bindu"}],"issued":{"date-parts":[["2019"]]}}}],"schema":"https://github.com/citation-style-language/schema/raw/master/csl-citation.json"} </w:instrText>
      </w:r>
      <w:r w:rsidRPr="007220AB">
        <w:rPr>
          <w:rFonts w:ascii="Times New Roman" w:hAnsi="Times New Roman" w:cs="Times New Roman"/>
          <w:sz w:val="24"/>
          <w:szCs w:val="24"/>
        </w:rPr>
        <w:fldChar w:fldCharType="separate"/>
      </w:r>
      <w:r w:rsidRPr="007220AB">
        <w:rPr>
          <w:rFonts w:ascii="Times New Roman" w:hAnsi="Times New Roman" w:cs="Times New Roman"/>
          <w:sz w:val="24"/>
          <w:szCs w:val="24"/>
        </w:rPr>
        <w:t>M. Sharma &amp; Kota, (2019)</w:t>
      </w:r>
      <w:r w:rsidRPr="007220AB">
        <w:rPr>
          <w:rFonts w:ascii="Times New Roman" w:hAnsi="Times New Roman" w:cs="Times New Roman"/>
          <w:sz w:val="24"/>
          <w:szCs w:val="24"/>
        </w:rPr>
        <w:fldChar w:fldCharType="end"/>
      </w:r>
      <w:r w:rsidRPr="007220AB">
        <w:rPr>
          <w:rFonts w:ascii="Times New Roman" w:hAnsi="Times New Roman" w:cs="Times New Roman"/>
          <w:sz w:val="24"/>
          <w:szCs w:val="24"/>
        </w:rPr>
        <w:t xml:space="preserve"> observe that although women increasingly participate in financial decision-making, they tend to adopt conservative investment strategies and often rely on male counterparts due to limited confidence and financial knowledge. Similarly, </w:t>
      </w:r>
      <w:r w:rsidRPr="007220A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3wTAC0n","properties":{"formattedCitation":"(Vinita Sharma, Manish Kumar Ravishchandra Pathak, 2025)","plainCitation":"(Vinita Sharma, Manish Kumar Ravishchandra Pathak, 2025)","dontUpdate":true,"noteIndex":0},"citationItems":[{"id":31,"uris":["http://zotero.org/users/19503103/items/92NM8E4P"],"itemData":{"id":31,"type":"article-journal","abstract":"Behavioral finance has gained importance as an essential framework for understanding investor decision-making, particularly the influence of psychological biases. Thus this study focused on examining behavioral biases that affect women investors in the Indian equity market. Despite increasing participation by women in financial markets, their investment decisions often exhibit distinct patterns shaped by cognitive and emotional factors. This study has considered and tried to measure behavioral biases such as loss aversion, mental accounting, herding, and heuristics on women’s investment choices. The study employed a descriptive research design and quantitative data from surveys where structured questionnaire was distributed among women investors across diverse age groups, education levels, and income brackets. Findings from this study highlight the significant role of loss aversion, which often leads to overly conservative investment strategies, and herding behavior, driven by reliance on social and familial networks for financial decisionmaking. Additionally, a notable degree of anchoring bias is observed in women’s preference for traditional investment vehicles over equities. Heuristics are a significant driver of investment decisions; the other psychological factors like loss aversion, mental accounting, and herding do not appear to have a substantial impact in this model.","container-title":"Journal of Informatics Education and Research","DOI":"10.52783/jier.v5i1.2173","ISSN":"1526-4726","issue":"1","journalAbbreviation":"jier","language":"en","source":"DOI.org (Crossref)","title":"INFLUENCE OF BEHAVIOURAL BIASES ON INVESTMENT DECISION OF INVESTORS FROM SURAT CITY","URL":"http://jier.org/index.php/journal/article/view/2173","volume":"5","author":[{"literal":"Vinita Sharma, Manish Kumar Ravishchandra Pathak"}],"accessed":{"date-parts":[["2026",2,25]]},"issued":{"date-parts":[["2025",2,13]]}}}],"schema":"https://github.com/citation-style-language/schema/raw/master/csl-citation.json"} </w:instrText>
      </w:r>
      <w:r w:rsidRPr="007220AB">
        <w:rPr>
          <w:rFonts w:ascii="Times New Roman" w:hAnsi="Times New Roman" w:cs="Times New Roman"/>
          <w:sz w:val="24"/>
          <w:szCs w:val="24"/>
        </w:rPr>
        <w:fldChar w:fldCharType="separate"/>
      </w:r>
      <w:r w:rsidRPr="007220AB">
        <w:rPr>
          <w:rFonts w:ascii="Times New Roman" w:hAnsi="Times New Roman" w:cs="Times New Roman"/>
          <w:sz w:val="24"/>
          <w:szCs w:val="24"/>
        </w:rPr>
        <w:t>Vinita Sharma &amp; Manish Kumar Ravishchandra Pathak, (2025)</w:t>
      </w:r>
      <w:r w:rsidRPr="007220AB">
        <w:rPr>
          <w:rFonts w:ascii="Times New Roman" w:hAnsi="Times New Roman" w:cs="Times New Roman"/>
          <w:sz w:val="24"/>
          <w:szCs w:val="24"/>
        </w:rPr>
        <w:fldChar w:fldCharType="end"/>
      </w:r>
      <w:r w:rsidRPr="007220AB">
        <w:rPr>
          <w:rFonts w:ascii="Times New Roman" w:hAnsi="Times New Roman" w:cs="Times New Roman"/>
          <w:sz w:val="24"/>
          <w:szCs w:val="24"/>
        </w:rPr>
        <w:t xml:space="preserve"> identify loss aversion, mental accounting, and herding as key psychological factors influencing women investors in equity markets. </w:t>
      </w:r>
      <w:r w:rsidRPr="007220A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vLTkuKg","properties":{"formattedCitation":"(Balachandra et al., 2019)","plainCitation":"(Balachandra et al., 2019)","dontUpdate":true,"noteIndex":0},"citationItems":[{"id":73,"uris":["http://zotero.org/users/19503103/items/IF7PCY4I"],"itemData":{"id":73,"type":"article-journal","abstract":"We consider the role that gender-stereotyped behaviors play in investors? evaluations of men- and women-owned ventures. Contrary to research suggesting that investors exhibit bias against women, we find that being a woman entrepreneur does not diminish interest by investors. Rather, our findings reveal that investors are biased against the display of feminine-stereotyped behaviors by entrepreneurs, men and women alike. Our study finds that investor decisions are driven in part by observations of gender-stereotyped behaviors and the implicit associations with the entrepreneur?s business competency, rather than the entrepreneur?s sex.","container-title":"Entrepreneurship Theory and Practice","DOI":"10.1177/1042258717728028","ISSN":"1042-2587","issue":"1","page":"116-137","publisher":"SAGE Publications Inc","title":"Don’t Pitch Like a Girl!: How Gender Stereotypes Influence Investor Decisions","URL":"https://doi.org/10.1177/1042258717728028","volume":"43","author":[{"family":"Balachandra","given":"Lakshmi"},{"family":"Briggs","given":"Tony"},{"family":"Eddleston","given":"Kim"},{"family":"Brush","given":"Candida"}],"accessed":{"date-parts":[["2026",3,3]]},"issued":{"date-parts":[["2019",1,1]]}}}],"schema":"https://github.com/citation-style-language/schema/raw/master/csl-citation.json"} </w:instrText>
      </w:r>
      <w:r w:rsidRPr="007220AB">
        <w:rPr>
          <w:rFonts w:ascii="Times New Roman" w:hAnsi="Times New Roman" w:cs="Times New Roman"/>
          <w:sz w:val="24"/>
          <w:szCs w:val="24"/>
        </w:rPr>
        <w:fldChar w:fldCharType="separate"/>
      </w:r>
      <w:r w:rsidRPr="007220AB">
        <w:rPr>
          <w:rFonts w:ascii="Times New Roman" w:hAnsi="Times New Roman" w:cs="Times New Roman"/>
          <w:sz w:val="24"/>
          <w:szCs w:val="24"/>
        </w:rPr>
        <w:t>Balachandra et al., (2019)</w:t>
      </w:r>
      <w:r w:rsidRPr="007220AB">
        <w:rPr>
          <w:rFonts w:ascii="Times New Roman" w:hAnsi="Times New Roman" w:cs="Times New Roman"/>
          <w:sz w:val="24"/>
          <w:szCs w:val="24"/>
        </w:rPr>
        <w:fldChar w:fldCharType="end"/>
      </w:r>
      <w:r w:rsidRPr="007220AB">
        <w:rPr>
          <w:rFonts w:ascii="Times New Roman" w:hAnsi="Times New Roman" w:cs="Times New Roman"/>
          <w:sz w:val="24"/>
          <w:szCs w:val="24"/>
        </w:rPr>
        <w:t xml:space="preserve"> investigated the influence of gender-stereotyped </w:t>
      </w:r>
      <w:proofErr w:type="spellStart"/>
      <w:r w:rsidRPr="007220AB">
        <w:rPr>
          <w:rFonts w:ascii="Times New Roman" w:hAnsi="Times New Roman" w:cs="Times New Roman"/>
          <w:sz w:val="24"/>
          <w:szCs w:val="24"/>
        </w:rPr>
        <w:t>behaviors</w:t>
      </w:r>
      <w:proofErr w:type="spellEnd"/>
      <w:r w:rsidRPr="007220AB">
        <w:rPr>
          <w:rFonts w:ascii="Times New Roman" w:hAnsi="Times New Roman" w:cs="Times New Roman"/>
          <w:sz w:val="24"/>
          <w:szCs w:val="24"/>
        </w:rPr>
        <w:t xml:space="preserve"> on how investors evaluate ventures owned by men and women</w:t>
      </w:r>
    </w:p>
    <w:p w14:paraId="7EA4708A" w14:textId="77777777" w:rsidR="00FB56DC" w:rsidRPr="007220AB" w:rsidRDefault="00FB56DC" w:rsidP="00FB56DC">
      <w:pPr>
        <w:jc w:val="both"/>
        <w:rPr>
          <w:rFonts w:ascii="Times New Roman" w:hAnsi="Times New Roman" w:cs="Times New Roman"/>
          <w:sz w:val="24"/>
          <w:szCs w:val="24"/>
        </w:rPr>
      </w:pPr>
      <w:r w:rsidRPr="007220AB">
        <w:rPr>
          <w:rFonts w:ascii="Times New Roman" w:hAnsi="Times New Roman" w:cs="Times New Roman"/>
          <w:sz w:val="24"/>
          <w:szCs w:val="24"/>
        </w:rPr>
        <w:t xml:space="preserve">A recurring theme in the literature is the dual </w:t>
      </w:r>
      <w:proofErr w:type="spellStart"/>
      <w:r w:rsidRPr="007220AB">
        <w:rPr>
          <w:rFonts w:ascii="Times New Roman" w:hAnsi="Times New Roman" w:cs="Times New Roman"/>
          <w:sz w:val="24"/>
          <w:szCs w:val="24"/>
        </w:rPr>
        <w:t>behavior</w:t>
      </w:r>
      <w:proofErr w:type="spellEnd"/>
      <w:r w:rsidRPr="007220AB">
        <w:rPr>
          <w:rFonts w:ascii="Times New Roman" w:hAnsi="Times New Roman" w:cs="Times New Roman"/>
          <w:sz w:val="24"/>
          <w:szCs w:val="24"/>
        </w:rPr>
        <w:t xml:space="preserve"> exhibited by women entrepreneurs. While they demonstrate adaptability and calculated risk-taking in business operations, they tend to remain conservative in personal financial investments </w:t>
      </w:r>
      <w:r w:rsidRPr="007220AB">
        <w:rPr>
          <w:rFonts w:ascii="Times New Roman" w:hAnsi="Times New Roman" w:cs="Times New Roman"/>
          <w:sz w:val="24"/>
          <w:szCs w:val="24"/>
        </w:rPr>
        <w:fldChar w:fldCharType="begin"/>
      </w:r>
      <w:r w:rsidRPr="007220AB">
        <w:rPr>
          <w:rFonts w:ascii="Times New Roman" w:hAnsi="Times New Roman" w:cs="Times New Roman"/>
          <w:sz w:val="24"/>
          <w:szCs w:val="24"/>
        </w:rPr>
        <w:instrText xml:space="preserve"> ADDIN ZOTERO_ITEM CSL_CITATION {"citationID":"OAt4Dq8h","properties":{"formattedCitation":"(Baig et al., 2021; Kappal &amp; Rastogi, 2020)","plainCitation":"(Baig et al., 2021; Kappal &amp; Rastogi, 2020)","noteIndex":0},"citationItems":[{"id":18,"uris":["http://zotero.org/users/19503103/items/269IZ29F"],"itemData":{"id":18,"type":"article-journal","abstract":"This study aims to explore the investment behavior of female entrepreneurs as the new competitor in the investment ﬁeld and to determine the underlying factors that inﬂuence their investment attitudes. A qualitative investigation approach was employed for the study that includes 18 in-depth exploratory interviews to ascertain the fundamental determinants of the investment behavior represented by female entrepreneurs, an emergent section in investment. The accumulated data was analyzed through manual coding procedures. The study revealed that female entrepreneurs are not inclined to take risk in their business for investment decisions, they are somewhat conservative and risk averse. This research also asserts that if they spend quality time and get better training about the nuances of different investment tools, so they will also take risks in investment activities. Two big cosmopolitan cities Karachi and Lahore in Pakistan were selected as sample for this study. Research in other countries considering the culture and ethnicity must be conducted to expand the scope of understanding the investment behaviors of female entrepreneurs. This study outcomes would help the investment manager to understand women’s psychology to develop signiﬁcant portfolio recommendations, service providers to develop consultancy training centers, policy makers to mitigate their risk and maximize their return opportunities. Hence, intending to provide opportunities for gender equalities, this research appears to be the ﬁrst in Pakistan to adopt the inductive approach in this domain.","container-title":"International Journal of Financial Studies","DOI":"10.3390/ijfs9020020","ISSN":"2227-7072","issue":"2","journalAbbreviation":"IJFS","language":"en","page":"20","source":"DOI.org (Crossref)","title":"Exploring Investment Behavior of Women Entrepreneur: Some Future Directions","title-short":"Exploring Investment Behavior of Women Entrepreneur","URL":"https://www.mdpi.com/2227-7072/9/2/20","volume":"9","author":[{"family":"Baig","given":"Umair"},{"family":"Hussain","given":"Batool Muhammad"},{"family":"Davidaviciene","given":"Vida"},{"family":"Meidute-Kavaliauskiene","given":"Ieva"}],"accessed":{"date-parts":[["2026",1,29]]},"issued":{"date-parts":[["2021",4,1]]}}},{"id":26,"uris":["http://zotero.org/users/19503103/items/2W7KGCS3"],"itemData":{"id":26,"type":"article-journal","abstract":"Purpose\n              The purpose of this paper is to understand the new kind of investors – women entrepreneurs – and to find out the factors that drive their investment behaviour and investment decisions.\n            \n            \n              Design/methodology/approach\n              The approach of qualitative enquiry was used for the research in which 18 in-depth exploratory interviews were conducted to identify the determinants of the investment behaviour shown by women entrepreneurs, a growing segment in investment. The accumulated data was analysed using open coding.\n            \n            \n              Findings\n              The research show that women entrepreneurs consider investment as a long-term instrument are risk averse and quite conservative. They are willing to take risks in business but not for making investment decisions. The reasons for this low-risk behaviour include lack of time to understand investments and lack of knowledge about various products. The research asserts that if they spend time to be informed about the nuances of investment instruments, they are likely to take risks for their investments as well. The interviews also reflect that women entrepreneurs often mimic the investment behaviour of their parents.\n            \n            \n              Research limitations/implications\n              The sample for this research was taken from only two cities in India and a broader research in other cities as well will expand the understanding of investment behaviours demonstrated by women entrepreneurs. The differences in women entrepreneurs’ investment behaviour due to culture and ethnicity of the respondent are also not considered.\n            \n            \n              Practical implications\n              The outcomes of the research will help the investment manager to get a better insight into the psychology of women entrepreneurs as investors. This will help them develop personalized and relevant portfolio recommendations. Second, the findings will help service providers to develop training modules for their investment advisors by sensitizing them to needs and wants of women entrepreneurs as potential investors. Third, the research will be of interest for policymakers and researchers to understand the determinants of personal investment decision-making amongst women entrepreneurs. Finally, it will help women entrepreneurs understand and mitigate their biases while taking investment decisions. It will lead them to take wiser investment decisions, thereby reducing the risk and maximizing opportunities of returns.\n            \n            \n              Social implications\n              The research will provide opportunities for enhancing gender equality amongst investors. This can be achieved by educating the investment advisors on the traits and preferences of women entrepreneurs as investors. Designing and delivering specific workshops on investment awareness for women entrepreneurs can also be accomplished based on the findings of this research.\n            \n            \n              Originality/value\n              To the researcher’s best knowledge, the investment behaviour of women entrepreneurs in India has been little investigated. This study appears to be the first qualitative research attempt in that direction. This paper will be useful in understanding the behavioural biases by women entrepreneurs in considering their personal investment decisions.","container-title":"Qualitative Research in Financial Markets","DOI":"10.1108/QRFM-04-2020-0053","ISSN":"1755-4179, 1755-4179","issue":"4","journalAbbreviation":"QRFM","language":"en","license":"https://www.emerald.com/insight/site-policies","page":"485-504","source":"DOI.org (Crossref)","title":"Investment behaviour of women entrepreneurs","URL":"http://www.emerald.com/qrfm/article/12/4/485-504/453974","volume":"12","author":[{"family":"Kappal","given":"Jyoti M."},{"family":"Rastogi","given":"Shailesh"}],"accessed":{"date-parts":[["2026",2,25]]},"issued":{"date-parts":[["2020",10,24]]}}}],"schema":"https://github.com/citation-style-language/schema/raw/master/csl-citation.json"} </w:instrText>
      </w:r>
      <w:r w:rsidRPr="007220AB">
        <w:rPr>
          <w:rFonts w:ascii="Times New Roman" w:hAnsi="Times New Roman" w:cs="Times New Roman"/>
          <w:sz w:val="24"/>
          <w:szCs w:val="24"/>
        </w:rPr>
        <w:fldChar w:fldCharType="separate"/>
      </w:r>
      <w:r w:rsidRPr="007220AB">
        <w:rPr>
          <w:rFonts w:ascii="Times New Roman" w:hAnsi="Times New Roman" w:cs="Times New Roman"/>
          <w:sz w:val="24"/>
          <w:szCs w:val="24"/>
        </w:rPr>
        <w:t>(Baig et al., 2021; Kappal &amp; Rastogi, 2020)</w:t>
      </w:r>
      <w:r w:rsidRPr="007220AB">
        <w:rPr>
          <w:rFonts w:ascii="Times New Roman" w:hAnsi="Times New Roman" w:cs="Times New Roman"/>
          <w:sz w:val="24"/>
          <w:szCs w:val="24"/>
        </w:rPr>
        <w:fldChar w:fldCharType="end"/>
      </w:r>
      <w:r w:rsidRPr="007220AB">
        <w:rPr>
          <w:rFonts w:ascii="Times New Roman" w:hAnsi="Times New Roman" w:cs="Times New Roman"/>
          <w:sz w:val="24"/>
          <w:szCs w:val="24"/>
        </w:rPr>
        <w:t>. This divergence suggests that investment decisions are shaped not only by entrepreneurial orientation but also by socio-economic responsibilities and perceived financial security.</w:t>
      </w:r>
    </w:p>
    <w:p w14:paraId="057E4A30" w14:textId="783A26FF" w:rsidR="00FB56DC" w:rsidRPr="007220AB" w:rsidRDefault="00FB56DC" w:rsidP="00FB56DC">
      <w:pPr>
        <w:jc w:val="both"/>
        <w:rPr>
          <w:rFonts w:ascii="Times New Roman" w:hAnsi="Times New Roman" w:cs="Times New Roman"/>
          <w:sz w:val="24"/>
          <w:szCs w:val="24"/>
        </w:rPr>
      </w:pPr>
      <w:r w:rsidRPr="007220AB">
        <w:rPr>
          <w:rFonts w:ascii="Times New Roman" w:hAnsi="Times New Roman" w:cs="Times New Roman"/>
          <w:sz w:val="24"/>
          <w:szCs w:val="24"/>
        </w:rPr>
        <w:t xml:space="preserve">Some empirical studies from emerging economies provide further insights. </w:t>
      </w:r>
      <w:r w:rsidRPr="007220A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7L2aprO","properties":{"formattedCitation":"(Iram et al., 2023; Qamar et al., 2023)","plainCitation":"(Iram et al., 2023; Qamar et al., 2023)","dontUpdate":true,"noteIndex":0},"citationItems":[{"id":8,"uris":["http://zotero.org/users/19503103/items/BVSMXXCM"],"itemData":{"id":8,"type":"article-journal","abstract":"This study investigates the theoretical link between heuristic behavioral factors and the investment decision-making of women entrepreneurs, focusing on the importance of financial literacy as a potential mediator shaping prudent decision-making. We argue that women’s financial literacy is an efficient way to apply behavioral considerations in wise decision making. Using the proportionate stratified sampling method, we collected data from women entrepreneurs who were formally registered in Punjab Province, Pakistan. Owing to the complex model and small sample size, the smart PLS method was applied to analyze the structural relationship between the measured and latent constructs. The results show that overconfidence and availability heuristics have a significant positive impact on investment decisions, while financial literacy plays an essential intervening role between the overconfidence heuristic, availability heuristic, and investment decision-making. Our results support the execution of financial literacy awareness among women entrepreneurs to stimulate their financial decision control and give them the independence to make prudent financial decisions.","container-title":"Gadjah Mada International Journal of Business","DOI":"10.22146/gamaijb.65457","ISSN":"2338-7238, 1411-1128","issue":"1","journalAbbreviation":"GADJAH MADA INT. J. BUS.","language":"en","license":"http://creativecommons.org/licenses/by-sa/4.0","page":"93","source":"DOI.org (Crossref)","title":"Investigating The Mediating Role of Financial Literacy on The Relationship Between Women Entrepreneurs’ Behavioral Biases and Investment Decision Making","URL":"https://jurnal.ugm.ac.id/gamaijb/article/view/65457","volume":"25","author":[{"family":"Iram","given":"Tahira"},{"family":"Bilal","given":"Ahmad Raza"},{"family":"Ahmad","given":"Zeshan"}],"accessed":{"date-parts":[["2026",1,29]]},"issued":{"date-parts":[["2023",2,8]]}}},{"id":12,"uris":["http://zotero.org/users/19503103/items/UXLMW8TT"],"itemData":{"id":12,"type":"article-journal","abstract":"The goal of this study is to examine the influence of certain behavioral biases namely overconfidence, loss aversion, mental accounting on women entrepreneurs’ investment decision accompanied with mediating role of risk tolerance. The research has employed PLS-SEM to empirically examine the formulated hypotheses. Additionally, IPMA analysis has also been implemented to know the comparative importance and performance of selected facets. The sample size includes 100 women entrepreneurs residing in Karachi, Pakistan. Convenience sampling technique is executed to gather data whereas a questionnaire is adopted as research instrument. The empirical findings suggested that overconfidence bias, mental accounting bias have a substantial positive influence on women entrepreneur investment decision whereas loss aversion is found to be statistically insignificant. However, the indirect impact of risk tolerance has been found to be statistically insignificant for the given biases and women entrepreneur investment decision whereas loss aversion, mental accounting found to have substantial direct influence on risk tolerance of women entrepreneurs. Through its conceptual framework, the research adds to the body of literature by providing valuable insights regarding women entrepreneurs’ behavioral perspective in relation with investment decision. The empirical evidence has determined the presence of irrationality involves in entrepreneurs’ investment decision; the findings will be helpful to understand the mechanism and causes that may lead to unidentified anomalies in start-up markets.","container-title":"Pakistan Journal of Social Research","DOI":"10.52567/pjsr.v5i01.921","ISSN":"27103129, 27103137","issue":"01","journalAbbreviation":"pjsr","language":"en","page":"455-465","source":"DOI.org (Crossref)","title":"IMPACT OF BEHAVIORAL BIASES ON WOMEN ENTREPRENEURS INVESTMENT DECISION","URL":"https://pjsr.com.pk/ojs/index.php/PJSR/article/view/921/version/921","volume":"05","author":[{"family":"Qamar","given":"Anam"},{"family":"Lodhi","given":"Samreen Lodhi"},{"literal":"Jinnah University for Women"}],"accessed":{"date-parts":[["2026",1,29]]},"issued":{"date-parts":[["2023",3,31]]}}}],"schema":"https://github.com/citation-style-language/schema/raw/master/csl-citation.json"} </w:instrText>
      </w:r>
      <w:r w:rsidRPr="007220AB">
        <w:rPr>
          <w:rFonts w:ascii="Times New Roman" w:hAnsi="Times New Roman" w:cs="Times New Roman"/>
          <w:sz w:val="24"/>
          <w:szCs w:val="24"/>
        </w:rPr>
        <w:fldChar w:fldCharType="separate"/>
      </w:r>
      <w:r w:rsidRPr="007220AB">
        <w:rPr>
          <w:rFonts w:ascii="Times New Roman" w:hAnsi="Times New Roman" w:cs="Times New Roman"/>
          <w:sz w:val="24"/>
          <w:szCs w:val="24"/>
        </w:rPr>
        <w:t>Iram et al., (2023) and Qamar et al., (2023)</w:t>
      </w:r>
      <w:r w:rsidRPr="007220AB">
        <w:rPr>
          <w:rFonts w:ascii="Times New Roman" w:hAnsi="Times New Roman" w:cs="Times New Roman"/>
          <w:sz w:val="24"/>
          <w:szCs w:val="24"/>
        </w:rPr>
        <w:fldChar w:fldCharType="end"/>
      </w:r>
      <w:r w:rsidRPr="007220AB">
        <w:rPr>
          <w:rFonts w:ascii="Times New Roman" w:hAnsi="Times New Roman" w:cs="Times New Roman"/>
          <w:sz w:val="24"/>
          <w:szCs w:val="24"/>
        </w:rPr>
        <w:t xml:space="preserve"> confirm the significant role of overconfidence and other heuristics in shaping investment decisions, while </w:t>
      </w:r>
      <w:r w:rsidRPr="007220A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gIqMyo8","properties":{"formattedCitation":"(Wijayanti et al., 2024)","plainCitation":"(Wijayanti et al., 2024)","dontUpdate":true,"noteIndex":0},"citationItems":[{"id":55,"uris":["http://zotero.org/users/19503103/items/AMF289CH"],"itemData":{"id":55,"type":"article-journal","abstract":"This research aims to determine the influence of behavioral biases, and risk avoidance on investment decisions through financial literacy women entrepreneurs in Bengkulu Province. These researches used primary data obtained through questionnaire. The population in this study is women entrepreneurs in Bengkulu Province, and the sampling technique used is snowball sampling. The data obtained was analyzed using SmartPLS 4.0 software. The results suggest that investment decisions are affected by financial literacy and overconfident bias, but representativeness bias, anchoring bias, availability bias, and risk avoidance don’t directly affect investment decisions. And availability bias, overconfidence bias, representativeness bias, and risk avoidance can affect financial literacy, but anchoring bias cannot affect financial literacy. As well as financial literacy can mediate the interaction of overconfident bias, representativeness bias, availability bias, and risk avoidance, investment decisions. In addition, financial literacy hasn’t been able to mediate the interaction among anchoring bias and indirect investment decisions.","language":"en","source":"Zotero","title":"Financial literacy on behavioral biases and risk avoidance towards investment decisions","author":[{"family":"Wijayanti","given":"Ratna"},{"family":"Hatta","given":"Madani"},{"family":"Bhayangkari","given":"Audina Dwi"}],"issued":{"date-parts":[["2024"]]}}}],"schema":"https://github.com/citation-style-language/schema/raw/master/csl-citation.json"} </w:instrText>
      </w:r>
      <w:r w:rsidRPr="007220AB">
        <w:rPr>
          <w:rFonts w:ascii="Times New Roman" w:hAnsi="Times New Roman" w:cs="Times New Roman"/>
          <w:sz w:val="24"/>
          <w:szCs w:val="24"/>
        </w:rPr>
        <w:fldChar w:fldCharType="separate"/>
      </w:r>
      <w:r w:rsidRPr="007220AB">
        <w:rPr>
          <w:rFonts w:ascii="Times New Roman" w:hAnsi="Times New Roman" w:cs="Times New Roman"/>
          <w:sz w:val="24"/>
          <w:szCs w:val="24"/>
        </w:rPr>
        <w:t>Wijayanti et al., (2024)</w:t>
      </w:r>
      <w:r w:rsidRPr="007220AB">
        <w:rPr>
          <w:rFonts w:ascii="Times New Roman" w:hAnsi="Times New Roman" w:cs="Times New Roman"/>
          <w:sz w:val="24"/>
          <w:szCs w:val="24"/>
        </w:rPr>
        <w:fldChar w:fldCharType="end"/>
      </w:r>
      <w:r w:rsidRPr="007220AB">
        <w:rPr>
          <w:rFonts w:ascii="Times New Roman" w:hAnsi="Times New Roman" w:cs="Times New Roman"/>
          <w:sz w:val="24"/>
          <w:szCs w:val="24"/>
        </w:rPr>
        <w:t xml:space="preserve"> highlighting the importance of financial literacy alongside </w:t>
      </w:r>
      <w:proofErr w:type="spellStart"/>
      <w:r w:rsidRPr="007220AB">
        <w:rPr>
          <w:rFonts w:ascii="Times New Roman" w:hAnsi="Times New Roman" w:cs="Times New Roman"/>
          <w:sz w:val="24"/>
          <w:szCs w:val="24"/>
        </w:rPr>
        <w:t>behavioral</w:t>
      </w:r>
      <w:proofErr w:type="spellEnd"/>
      <w:r w:rsidRPr="007220AB">
        <w:rPr>
          <w:rFonts w:ascii="Times New Roman" w:hAnsi="Times New Roman" w:cs="Times New Roman"/>
          <w:sz w:val="24"/>
          <w:szCs w:val="24"/>
        </w:rPr>
        <w:t xml:space="preserve"> biases. However, the statistical significance of certain biases varies across contexts, indicating that investment </w:t>
      </w:r>
      <w:proofErr w:type="spellStart"/>
      <w:r w:rsidRPr="007220AB">
        <w:rPr>
          <w:rFonts w:ascii="Times New Roman" w:hAnsi="Times New Roman" w:cs="Times New Roman"/>
          <w:sz w:val="24"/>
          <w:szCs w:val="24"/>
        </w:rPr>
        <w:t>behavior</w:t>
      </w:r>
      <w:proofErr w:type="spellEnd"/>
      <w:r w:rsidRPr="007220AB">
        <w:rPr>
          <w:rFonts w:ascii="Times New Roman" w:hAnsi="Times New Roman" w:cs="Times New Roman"/>
          <w:sz w:val="24"/>
          <w:szCs w:val="24"/>
        </w:rPr>
        <w:t xml:space="preserve"> among women entrepreneurs is not uniform but context-sensitive.</w:t>
      </w:r>
    </w:p>
    <w:p w14:paraId="58F0B4C8" w14:textId="1F483539" w:rsidR="00FB56DC" w:rsidRPr="007220AB" w:rsidRDefault="00FB56DC" w:rsidP="00FB56DC">
      <w:pPr>
        <w:jc w:val="both"/>
        <w:rPr>
          <w:rFonts w:ascii="Times New Roman" w:hAnsi="Times New Roman" w:cs="Times New Roman"/>
          <w:sz w:val="24"/>
          <w:szCs w:val="24"/>
        </w:rPr>
      </w:pPr>
      <w:r w:rsidRPr="007220AB">
        <w:rPr>
          <w:rFonts w:ascii="Times New Roman" w:hAnsi="Times New Roman" w:cs="Times New Roman"/>
          <w:sz w:val="24"/>
          <w:szCs w:val="24"/>
        </w:rPr>
        <w:t xml:space="preserve">Gender-based differences further reinforce these patterns. </w:t>
      </w:r>
      <w:r w:rsidRPr="007220A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cltGqxK","properties":{"formattedCitation":"(Meher et al., 2025)","plainCitation":"(Meher et al., 2025)","dontUpdate":true,"noteIndex":0},"citationItems":[{"id":104,"uris":["http://zotero.org/users/19503103/items/NCNI8K3Q"],"itemData":{"id":104,"type":"article-journal","abstract":"This research examines how Behavioral biases affect investment performance, with a focus on gender differences among retail investors in India. While conventional finance theories operate under the premise of rational decision-making, Behavioral finance reveals that cognitive biases—like overconfidence, anchoring, representativeness, and confirmation bias—can profoundly influence investment results. A detailed survey was conducted with 200 retail investors throughout India. The results indicate that both male and female investors are influenced by Behavioral biases; however, there are significant gender-related differences. Male investors display higher degrees of overconfidence and anchoring biases, while female investors show increased risk aversion and a more pronounced inclination toward confirmation bias. These differences indicate that gender influences how Behavioral biases relate to investment outcomes. The research highlights the necessity of integrating gender-focused approaches in financial advisory services and investor education initiatives to reduce the negative impact of cognitive biases and improve decision-making in investments.","container-title":"International Journal of Research Publication and Reviews","DOI":"10.55248/gengpi.6.0525.1946","ISSN":"25827421","issue":"5","journalAbbreviation":"Int. J. Res. Publ. Rev.","language":"en","page":"14187-14193","source":"DOI.org (Crossref)","title":"Behavioral Biases And Investment Performance: Does Gender Matter? Evidence From Indian Stock Exchange","title-short":"Behavioral Biases And Investment Performance","URL":"https://ijrpr.com/uploads/V6ISSUE5/IJRPR46666.pdf","volume":"6","author":[{"family":"Meher","given":"Man Kumar"},{"family":"Jha","given":"Ananya"},{"family":"Pattanayak","given":"Dr. Suresh Kumar"},{"family":"Joshi","given":"Akshita"},{"family":"Sahu","given":"Ajay Kumar"},{"family":"Rathi","given":"Anushka"}],"accessed":{"date-parts":[["2026",3,16]]},"issued":{"date-parts":[["2025",5]]}}}],"schema":"https://github.com/citation-style-language/schema/raw/master/csl-citation.json"} </w:instrText>
      </w:r>
      <w:r w:rsidRPr="007220AB">
        <w:rPr>
          <w:rFonts w:ascii="Times New Roman" w:hAnsi="Times New Roman" w:cs="Times New Roman"/>
          <w:sz w:val="24"/>
          <w:szCs w:val="24"/>
        </w:rPr>
        <w:fldChar w:fldCharType="separate"/>
      </w:r>
      <w:r w:rsidRPr="007220AB">
        <w:rPr>
          <w:rFonts w:ascii="Times New Roman" w:hAnsi="Times New Roman" w:cs="Times New Roman"/>
          <w:sz w:val="24"/>
          <w:szCs w:val="24"/>
        </w:rPr>
        <w:t>Meher et al., (2025)</w:t>
      </w:r>
      <w:r w:rsidRPr="007220AB">
        <w:rPr>
          <w:rFonts w:ascii="Times New Roman" w:hAnsi="Times New Roman" w:cs="Times New Roman"/>
          <w:sz w:val="24"/>
          <w:szCs w:val="24"/>
        </w:rPr>
        <w:fldChar w:fldCharType="end"/>
      </w:r>
      <w:r w:rsidRPr="007220AB">
        <w:rPr>
          <w:rFonts w:ascii="Times New Roman" w:hAnsi="Times New Roman" w:cs="Times New Roman"/>
          <w:sz w:val="24"/>
          <w:szCs w:val="24"/>
        </w:rPr>
        <w:t xml:space="preserve"> Find that women exhibit higher levels of risk aversion and confirmation bias compared to men, while </w:t>
      </w:r>
      <w:r w:rsidRPr="007220A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k7XTqAr","properties":{"formattedCitation":"(Feng, 2025; Lestari et al., 2025)","plainCitation":"(Feng, 2025; Lestari et al., 2025)","dontUpdate":true,"noteIndex":0},"citationItems":[{"id":108,"uris":["http://zotero.org/users/19503103/items/BLAHJE5E"],"itemData":{"id":108,"type":"article-journal","abstract":"This study explores the impact of behavioral biases in gender differences on investment decisions through a literature review and case study. The traditional theoretical assumption in finance is that investors are rational. They are able to make optimal decisions based on all available information. However, real investors are often influenced by emotions, biases, and cognitive errors that lead to irrational decisions. Therefore, researchers have introduced psychological studies into traditional finance. Psychological studies have shown that people are often influenced by cognitive biases in the decision-making process. These biases are particularly significant on investment decisions, such as overconfidence bias, overreaction bias, regret avoidance bias, self-attribution bias, framing effect bias, and reference point bias. Behavioral finance assumes that individual investment decisions are imperfectly rational. It has been found that gender differences have a significant impact in behavioral biases, thereby affecting the behavioral decisions of investors. Among these common cognitive biases, risk aversion, overconfidence, anchoring effect, and loss aversion are more significant for gender differences in investment decisions.","container-title":"Lecture Notes in Education Psychology and Public Media","DOI":"10.54254/2753-7048/2025.21108","ISSN":"2753-7048, 2753-7056","issue":"1","journalAbbreviation":"LNEP","language":"en","page":"218-223","source":"DOI.org (Crossref)","title":"Gender Differences in Behavioral Bias and Influencing Investment Decisions","URL":"https://www.ewadirect.com/proceedings/lnep/article/view/21108","volume":"81","author":[{"family":"Feng","given":"Xinhui"}],"accessed":{"date-parts":[["2026",3,16]]},"issued":{"date-parts":[["2025",2,21]]}}},{"id":110,"uris":["http://zotero.org/users/19503103/items/VIBJICQA"],"itemData":{"id":110,"type":"article-journal","abstract":"Financial inclusion is critical to supporting women’s entrepreneurial endeavors in today’s changing financial landscape. Despite representing the majority of micro and small businesses (sMes) in indonesia, women entrepreneurs continue to confront challenges to their development and sustainability. supply-side discrimination, low financial literacy, restricted access to formal institutions, and a low demand for capital all hinder their ability to obtain finance, which is frequently biased against male entrepreneurs. this study looks at how financial literacy, financial inclusion, and financial access affect entrepreneurial development, firm performance, and sustainability among indonesian women entrepreneurs. Five hundred forty-two responses were collected from women entrepreneurs during June–July 2024 and analyzed using Partial least squares structural equation Modeling (Pls-seM). the results show that financial inclusion (β=0.524) and financial literacy (β=0.296) significantly improve financial access, which positively affects women’s entrepreneurial development (β=0.484) and business performance (β=0.383). Women’s entrepreneurial development also contributes to performance (β=0.364), strongly affecting business sustainability (β=0.502). notably, the model explains 55.8% of the variance in women-owned sMes’ business sustainability (R2 = 0.558), the highest among all endogenous constructs. this study enhances existing knowledge by emphasizing the interrelated roles of financial literacy, inclusion, and access in shaping women’s entrepreneurial ecosystems. this highlights the necessity for specific policies and initiatives aimed at tackling structural obstacles and gender inequalities in the financial sector. enhancing these components can enable women entrepreneurs, improve sMe performance, and foster sustainable, inclusive economic growth in indonesia.","container-title":"Cogent Business &amp; Management","DOI":"10.1080/23311975.2025.2593078","ISSN":"2331-1975","issue":"1","journalAbbreviation":"Cogent Business &amp; Management","language":"en","page":"2593078","source":"DOI.org (Crossref)","title":"Empowering women entrepreneurs: the role of financial literacy, inclusion, and access in enhancing MSE’s performance and sustainability via women development program in Indonesia","title-short":"Empowering women entrepreneurs","URL":"https://www.tandfonline.com/doi/full/10.1080/23311975.2025.2593078","volume":"12","author":[{"family":"Lestari","given":"Elissa Dwi"},{"family":"Kurniasari","given":"Florentina"},{"family":"Pratiwi","given":"Putu Yani"},{"family":"Thilaga","given":"S."},{"family":"Ooi","given":"Bee Wah"}],"accessed":{"date-parts":[["2026",3,16]]},"issued":{"date-parts":[["2025",12,12]]}}}],"schema":"https://github.com/citation-style-language/schema/raw/master/csl-citation.json"} </w:instrText>
      </w:r>
      <w:r w:rsidRPr="007220AB">
        <w:rPr>
          <w:rFonts w:ascii="Times New Roman" w:hAnsi="Times New Roman" w:cs="Times New Roman"/>
          <w:sz w:val="24"/>
          <w:szCs w:val="24"/>
        </w:rPr>
        <w:fldChar w:fldCharType="separate"/>
      </w:r>
      <w:r w:rsidRPr="007220AB">
        <w:rPr>
          <w:rFonts w:ascii="Times New Roman" w:hAnsi="Times New Roman" w:cs="Times New Roman"/>
          <w:sz w:val="24"/>
          <w:szCs w:val="24"/>
        </w:rPr>
        <w:t xml:space="preserve">Feng, </w:t>
      </w:r>
      <w:r w:rsidRPr="007220AB">
        <w:rPr>
          <w:rFonts w:ascii="Times New Roman" w:hAnsi="Times New Roman" w:cs="Times New Roman"/>
          <w:sz w:val="24"/>
          <w:szCs w:val="24"/>
        </w:rPr>
        <w:lastRenderedPageBreak/>
        <w:t>(2025) and Lestari et al., (2025)</w:t>
      </w:r>
      <w:r w:rsidRPr="007220AB">
        <w:rPr>
          <w:rFonts w:ascii="Times New Roman" w:hAnsi="Times New Roman" w:cs="Times New Roman"/>
          <w:sz w:val="24"/>
          <w:szCs w:val="24"/>
        </w:rPr>
        <w:fldChar w:fldCharType="end"/>
      </w:r>
      <w:r w:rsidRPr="007220AB">
        <w:rPr>
          <w:rFonts w:ascii="Times New Roman" w:hAnsi="Times New Roman" w:cs="Times New Roman"/>
          <w:sz w:val="24"/>
          <w:szCs w:val="24"/>
        </w:rPr>
        <w:t xml:space="preserve"> challenge the traditional notion of rational investors by emphasising the role of gender and psychological biases in financial decision-making.</w:t>
      </w:r>
    </w:p>
    <w:p w14:paraId="25542FFA" w14:textId="77777777" w:rsidR="00FB56DC" w:rsidRPr="007220AB" w:rsidRDefault="00FB56DC" w:rsidP="00FB56DC">
      <w:pPr>
        <w:jc w:val="both"/>
        <w:rPr>
          <w:rFonts w:ascii="Times New Roman" w:hAnsi="Times New Roman" w:cs="Times New Roman"/>
          <w:sz w:val="24"/>
          <w:szCs w:val="24"/>
        </w:rPr>
      </w:pPr>
      <w:r w:rsidRPr="007220AB">
        <w:rPr>
          <w:rFonts w:ascii="Times New Roman" w:hAnsi="Times New Roman" w:cs="Times New Roman"/>
          <w:sz w:val="24"/>
          <w:szCs w:val="24"/>
        </w:rPr>
        <w:t xml:space="preserve">The literature also highlights that </w:t>
      </w:r>
      <w:proofErr w:type="spellStart"/>
      <w:r w:rsidRPr="007220AB">
        <w:rPr>
          <w:rFonts w:ascii="Times New Roman" w:hAnsi="Times New Roman" w:cs="Times New Roman"/>
          <w:sz w:val="24"/>
          <w:szCs w:val="24"/>
        </w:rPr>
        <w:t>behavioral</w:t>
      </w:r>
      <w:proofErr w:type="spellEnd"/>
      <w:r w:rsidRPr="007220AB">
        <w:rPr>
          <w:rFonts w:ascii="Times New Roman" w:hAnsi="Times New Roman" w:cs="Times New Roman"/>
          <w:sz w:val="24"/>
          <w:szCs w:val="24"/>
        </w:rPr>
        <w:t xml:space="preserve"> biases do not arise in isolation but are influenced by various contextual factors. Socio-cultural norms, personality traits, social influence, and work-life imbalance and stress play a critical role in shaping cognitive and emotional responses.</w:t>
      </w:r>
    </w:p>
    <w:p w14:paraId="29C16310" w14:textId="7420ED7C" w:rsidR="00FB56DC" w:rsidRPr="007220AB" w:rsidRDefault="00FB56DC" w:rsidP="00FB56DC">
      <w:pPr>
        <w:jc w:val="both"/>
        <w:rPr>
          <w:rFonts w:ascii="Times New Roman" w:hAnsi="Times New Roman" w:cs="Times New Roman"/>
          <w:sz w:val="24"/>
          <w:szCs w:val="24"/>
        </w:rPr>
      </w:pPr>
      <w:r w:rsidRPr="007220AB">
        <w:rPr>
          <w:rFonts w:ascii="Times New Roman" w:hAnsi="Times New Roman" w:cs="Times New Roman"/>
          <w:sz w:val="24"/>
          <w:szCs w:val="24"/>
        </w:rPr>
        <w:t xml:space="preserve">For instance, </w:t>
      </w:r>
      <w:r w:rsidRPr="007220A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CQT56L4","properties":{"formattedCitation":"(Rozario &amp; Fernandez, 2025)","plainCitation":"(Rozario &amp; Fernandez, 2025)","dontUpdate":true,"noteIndex":0},"citationItems":[{"id":70,"uris":["http://zotero.org/users/19503103/items/RCA3Q5KL"],"itemData":{"id":70,"type":"article-journal","abstract":"In recent years the female participation in the workforce has dramatically reshaped the financial landscape with more women actively participating in investment and financial decision making. An increase in the economic independence and financial literacy to women paves way to understand more about the behavioral aspects that influences their investment decision. Among the various behavioral factors; overconfidence bias -a cognitive tendency to overestimate one’s knowledge and underestimate the level of risk have found to be significant while taking investment decisions. While this bias is more prevalent among male investors an attempt is made to understand how it affects women investors, particularly working women as to how it affects their investment strategies.","container-title":"International Journal For Multidisciplinary Research","DOI":"10.36948/ijfmr.2025.v07i03.46940","ISSN":"2582-2160","issue":"3","journalAbbreviation":"IJFMR","page":"46940","source":"DOI.org (Crossref)","title":"Exploring Overconfidence Bias among Women Investors: A Behavioral Finance Perspective","title-short":"Exploring Overconfidence Bias among Women Investors","URL":"https://www.ijfmr.com/research-paper.php?id=46940","volume":"7","author":[{"family":"Rozario","given":"Steffi"},{"family":"Fernandez","given":"Geo"}],"accessed":{"date-parts":[["2026",3,3]]},"issued":{"date-parts":[["2025",6,3]]}}}],"schema":"https://github.com/citation-style-language/schema/raw/master/csl-citation.json"} </w:instrText>
      </w:r>
      <w:r w:rsidRPr="007220AB">
        <w:rPr>
          <w:rFonts w:ascii="Times New Roman" w:hAnsi="Times New Roman" w:cs="Times New Roman"/>
          <w:sz w:val="24"/>
          <w:szCs w:val="24"/>
        </w:rPr>
        <w:fldChar w:fldCharType="separate"/>
      </w:r>
      <w:r w:rsidRPr="007220AB">
        <w:rPr>
          <w:rFonts w:ascii="Times New Roman" w:hAnsi="Times New Roman" w:cs="Times New Roman"/>
          <w:sz w:val="24"/>
          <w:szCs w:val="24"/>
        </w:rPr>
        <w:t>Rozario &amp; Fernandez, (2025)</w:t>
      </w:r>
      <w:r w:rsidRPr="007220AB">
        <w:rPr>
          <w:rFonts w:ascii="Times New Roman" w:hAnsi="Times New Roman" w:cs="Times New Roman"/>
          <w:sz w:val="24"/>
          <w:szCs w:val="24"/>
        </w:rPr>
        <w:fldChar w:fldCharType="end"/>
      </w:r>
      <w:r w:rsidRPr="007220AB">
        <w:rPr>
          <w:rFonts w:ascii="Times New Roman" w:hAnsi="Times New Roman" w:cs="Times New Roman"/>
          <w:sz w:val="24"/>
          <w:szCs w:val="24"/>
        </w:rPr>
        <w:t xml:space="preserve"> suggest that overconfidence among women may stem from unique social and psychological conditions. Similarly, </w:t>
      </w:r>
      <w:r w:rsidRPr="007220A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EmsnlEP","properties":{"formattedCitation":"(Oswal Jain &amp; Bhatnagar, 2025)","plainCitation":"(Oswal Jain &amp; Bhatnagar, 2025)","dontUpdate":true,"noteIndex":0},"citationItems":[{"id":94,"uris":["http://zotero.org/users/19503103/items/49YNTHJV"],"itemData":{"id":94,"type":"article-journal","abstract":"The study seeks to understand the most influential personality dimensions shaping investment decision-making while elucidating the intricate mechanisms through which cognitive biases interact with these traits, ultimately shaping investment strategies and outcomes within financial contexts. A quantitative research approach was employed, surveying 100 female investors in urban areas. Psychological scales measured the Big Five personality traits, while selfreported data captured investment decisions, strategies, and preferences. Cognitive biases were assessed through scenario-based evaluations of susceptibility to common financial biases. Statistical tools such as regression analysis and moderation tests were applied to examine the data. The research identified correlation between women's investment behavior and their personality traits. Additionally, cognitive biases played a crucial moderating role in these associations, with loss aversion and overconfidence exerting a notable influence. This research contributes to the understanding of psychological factors influencing investment behavior, particularly among women, and highlights the importance of considering personality traits and cognitive biases in financial planning. This will help them to develop a personalized and relevant portfolio for themselves by understanding and mitigating their biases while taking investment decisions which will lead them to take wiser investment decisions, thereby reducing the risk and maximizing opportunities of returns. Comprehension of these factors is crucial for enhancing financial advisory services, training programmes and promoting effective investment strategies tailored to the distinct predispositions and inclinations of female investors. This study is first and novel one to examine the moderating aspect of cognitive biases among women and their profound influence on financial investment behaviour covering the impact of big five personality traits on investment behaviour.","container-title":"International Research Journal of Multidisciplinary Scope","DOI":"10.47857/irjms.2025.v06i04.06217","ISSN":"2582631X","issue":"04","journalAbbreviation":"IRJMS","language":"en","page":"978-992","source":"DOI.org (Crossref)","title":"A Comprehensive Analysis of the Influence of Big Five Personality Traits on Women's Investments Behavior: Exploring the Moderating Effects of Cognitive Biases","title-short":"A Comprehensive Analysis of the Influence of Big Five Personality Traits on Women's Investments Behavior","URL":"https://www.irjms.com/wp-content/uploads/2025/10/Manuscript_IRJMS_06217_WS.pdf","volume":"06","author":[{"family":"Oswal Jain","given":"Anchal"},{"family":"Bhatnagar","given":"Deepali"}],"accessed":{"date-parts":[["2026",3,16]]},"issued":{"date-parts":[["2025"]]}}}],"schema":"https://github.com/citation-style-language/schema/raw/master/csl-citation.json"} </w:instrText>
      </w:r>
      <w:r w:rsidRPr="007220AB">
        <w:rPr>
          <w:rFonts w:ascii="Times New Roman" w:hAnsi="Times New Roman" w:cs="Times New Roman"/>
          <w:sz w:val="24"/>
          <w:szCs w:val="24"/>
        </w:rPr>
        <w:fldChar w:fldCharType="separate"/>
      </w:r>
      <w:r w:rsidRPr="007220AB">
        <w:rPr>
          <w:rFonts w:ascii="Times New Roman" w:hAnsi="Times New Roman" w:cs="Times New Roman"/>
          <w:sz w:val="24"/>
          <w:szCs w:val="24"/>
        </w:rPr>
        <w:t>Oswal Jain &amp; Bhatnagar, (2025)</w:t>
      </w:r>
      <w:r w:rsidRPr="007220AB">
        <w:rPr>
          <w:rFonts w:ascii="Times New Roman" w:hAnsi="Times New Roman" w:cs="Times New Roman"/>
          <w:sz w:val="24"/>
          <w:szCs w:val="24"/>
        </w:rPr>
        <w:fldChar w:fldCharType="end"/>
      </w:r>
      <w:r w:rsidRPr="007220AB">
        <w:rPr>
          <w:rFonts w:ascii="Times New Roman" w:hAnsi="Times New Roman" w:cs="Times New Roman"/>
          <w:sz w:val="24"/>
          <w:szCs w:val="24"/>
        </w:rPr>
        <w:t xml:space="preserve"> demonstrate that cognitive biases interact with personality traits, influencing investment </w:t>
      </w:r>
      <w:proofErr w:type="spellStart"/>
      <w:r w:rsidRPr="007220AB">
        <w:rPr>
          <w:rFonts w:ascii="Times New Roman" w:hAnsi="Times New Roman" w:cs="Times New Roman"/>
          <w:sz w:val="24"/>
          <w:szCs w:val="24"/>
        </w:rPr>
        <w:t>behavior</w:t>
      </w:r>
      <w:proofErr w:type="spellEnd"/>
      <w:r w:rsidRPr="007220AB">
        <w:rPr>
          <w:rFonts w:ascii="Times New Roman" w:hAnsi="Times New Roman" w:cs="Times New Roman"/>
          <w:sz w:val="24"/>
          <w:szCs w:val="24"/>
        </w:rPr>
        <w:t xml:space="preserve">, </w:t>
      </w:r>
      <w:r w:rsidRPr="007220A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EHvxJ9H","properties":{"formattedCitation":"(Blerina, 2025)","plainCitation":"(Blerina, 2025)","dontUpdate":true,"noteIndex":0},"citationItems":[{"id":119,"uris":["http://zotero.org/users/19503103/items/ZSHTGX7V"],"itemData":{"id":119,"type":"article-journal","abstract":"This study examines the interplay between personality traits and psychological biases in influencing investors' decision-making, focusing on the behavioral patterns of Albanian investors. Applying the Big Five Personality Model alongside behavioral finance frameworks, the research explores how dimensions such as openness, conscientiousness, extraversion, agreeableness, and neuroticism correlate with common behavioral biases, including overconfidence, loss aversion, herding, and regret aversion. Using Pearson correlation analysis, the study reveals significant patterns: extraversion and openness are positively linked to overconfidence, while neuroticism exhibits dual behavior—positively associated with herding and loss aversion but negatively with overconfidence. Additionally, openness demonstrates a negative correlation with herding, suggesting its role in fostering autonomous decision-making. These findings underscore the importance of personality-informed strategies in addressing behavioral pitfalls. Based on structured interviews with a purposive sample of 180 Albanian investors, the study highlights how socio-economic and cultural legacies contribute to behavioral bias formation. The insights are valuable for financial advisors and policymakers aiming to implement personalized interventions that promote more rational investment choices.","container-title":"Proceedings of The International Conference on New Ideas in Management, Economics and Accounting","DOI":"10.33422/imeaconf.v2i1.1156","ISSN":"3030-0789","issue":"1","journalAbbreviation":"IMEACONF","language":"en","license":"https://creativecommons.org/licenses/by/4.0","page":"42-51","source":"DOI.org (Crossref)","title":"The Influence of Personality Traits and Psychological Biases on Financial Decision-Making Evidence from Albanian Investors","URL":"https://www.dpublication.com/conference-proceedings/index.php/IMEACONF/article/view/1156","volume":"2","author":[{"literal":"Blerina"}],"accessed":{"date-parts":[["2026",3,19]]},"issued":{"date-parts":[["2025",8,31]]}}}],"schema":"https://github.com/citation-style-language/schema/raw/master/csl-citation.json"} </w:instrText>
      </w:r>
      <w:r w:rsidRPr="007220AB">
        <w:rPr>
          <w:rFonts w:ascii="Times New Roman" w:hAnsi="Times New Roman" w:cs="Times New Roman"/>
          <w:sz w:val="24"/>
          <w:szCs w:val="24"/>
        </w:rPr>
        <w:fldChar w:fldCharType="separate"/>
      </w:r>
      <w:r w:rsidRPr="007220AB">
        <w:rPr>
          <w:rFonts w:ascii="Times New Roman" w:hAnsi="Times New Roman" w:cs="Times New Roman"/>
          <w:sz w:val="24"/>
          <w:szCs w:val="24"/>
        </w:rPr>
        <w:t>Blerina, (2025)</w:t>
      </w:r>
      <w:r w:rsidRPr="007220AB">
        <w:rPr>
          <w:rFonts w:ascii="Times New Roman" w:hAnsi="Times New Roman" w:cs="Times New Roman"/>
          <w:sz w:val="24"/>
          <w:szCs w:val="24"/>
        </w:rPr>
        <w:fldChar w:fldCharType="end"/>
      </w:r>
      <w:r w:rsidRPr="007220AB">
        <w:rPr>
          <w:rFonts w:ascii="Times New Roman" w:hAnsi="Times New Roman" w:cs="Times New Roman"/>
          <w:sz w:val="24"/>
          <w:szCs w:val="24"/>
        </w:rPr>
        <w:t xml:space="preserve"> further supports this by establishing a strong relationship between personality traits and psychological biases in financial decision-making.</w:t>
      </w:r>
    </w:p>
    <w:p w14:paraId="7B021D19" w14:textId="7027FB54" w:rsidR="00FB56DC" w:rsidRPr="007220AB" w:rsidRDefault="00FB56DC" w:rsidP="00FB56DC">
      <w:pPr>
        <w:jc w:val="both"/>
        <w:rPr>
          <w:rFonts w:ascii="Times New Roman" w:hAnsi="Times New Roman" w:cs="Times New Roman"/>
          <w:sz w:val="24"/>
          <w:szCs w:val="24"/>
        </w:rPr>
      </w:pPr>
      <w:r w:rsidRPr="007220AB">
        <w:rPr>
          <w:rFonts w:ascii="Times New Roman" w:hAnsi="Times New Roman" w:cs="Times New Roman"/>
          <w:sz w:val="24"/>
          <w:szCs w:val="24"/>
        </w:rPr>
        <w:t xml:space="preserve">External factors such as stress and work-life imbalance also significantly affect decision-making. </w:t>
      </w:r>
      <w:r w:rsidRPr="007220A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Hlt2i69","properties":{"formattedCitation":"(Phillips-Wren &amp; Adya, 2020)","plainCitation":"(Phillips-Wren &amp; Adya, 2020)","dontUpdate":true,"noteIndex":0},"citationItems":[{"id":111,"uris":["http://zotero.org/users/19503103/items/L5A59QWE"],"itemData":{"id":111,"type":"article-journal","container-title":"Journal of Decision Systems","DOI":"10.1080/12460125.2020.1768680","ISSN":"1246-0125, 2116-7052","issue":"sup1","journalAbbreviation":"Journal of Decision Systems","language":"en","page":"213-225","source":"DOI.org (Crossref)","title":"Decision making under stress: the role of information overload, time pressure, complexity, and uncertainty","title-short":"Decision making under stress","URL":"https://www.tandfonline.com/doi/full/10.1080/12460125.2020.1768680","volume":"29","author":[{"family":"Phillips-Wren","given":"Gloria"},{"family":"Adya","given":"Monica"}],"accessed":{"date-parts":[["2026",3,18]]},"issued":{"date-parts":[["2020",8,18]]}}}],"schema":"https://github.com/citation-style-language/schema/raw/master/csl-citation.json"} </w:instrText>
      </w:r>
      <w:r w:rsidRPr="007220AB">
        <w:rPr>
          <w:rFonts w:ascii="Times New Roman" w:hAnsi="Times New Roman" w:cs="Times New Roman"/>
          <w:sz w:val="24"/>
          <w:szCs w:val="24"/>
        </w:rPr>
        <w:fldChar w:fldCharType="separate"/>
      </w:r>
      <w:r w:rsidRPr="007220AB">
        <w:rPr>
          <w:rFonts w:ascii="Times New Roman" w:hAnsi="Times New Roman" w:cs="Times New Roman"/>
          <w:sz w:val="24"/>
          <w:szCs w:val="24"/>
        </w:rPr>
        <w:t>Phillips-Wren &amp; Adya, (2020)</w:t>
      </w:r>
      <w:r w:rsidRPr="007220AB">
        <w:rPr>
          <w:rFonts w:ascii="Times New Roman" w:hAnsi="Times New Roman" w:cs="Times New Roman"/>
          <w:sz w:val="24"/>
          <w:szCs w:val="24"/>
        </w:rPr>
        <w:fldChar w:fldCharType="end"/>
      </w:r>
      <w:r w:rsidRPr="007220AB">
        <w:rPr>
          <w:rFonts w:ascii="Times New Roman" w:hAnsi="Times New Roman" w:cs="Times New Roman"/>
          <w:sz w:val="24"/>
          <w:szCs w:val="24"/>
        </w:rPr>
        <w:t xml:space="preserve"> highlight that stress impairs decision quality and increases reliance on heuristics, while </w:t>
      </w:r>
      <w:r w:rsidRPr="007220A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iAiE9BW","properties":{"formattedCitation":"(Das et al., 2025)","plainCitation":"(Das et al., 2025)","dontUpdate":true,"noteIndex":0},"citationItems":[{"id":117,"uris":["http://zotero.org/users/19503103/items/3WWZCZ8J"],"itemData":{"id":117,"type":"article-journal","abstract":"The world balancing work and life can cause anxiety, sorrow, and reduced efficiency, especially for women who juggle the dual responsibilities of home and office. Working women are no longer scarce and are now recognized as an integral part of the workforce. Working women experience specific challenges like bias, stress, and problems at work and home, and they frequently face discrimination and stress physically and mentally. The purpose of this study was to clarify the psychological experiences and challenges that women face in the workplace, highlighting problems such as career stagnation, work-life balance, and bias against gender. Using a quantitative research approach, the authors surveyed and interviewed 500 women from various industries, like manufacturing, hospitality, healthcare, education, and information technology. The results reveal a very high level of gender bias: 78–82% of women experience bias, particularly in maledominated industries such as manufacturing and hospitality. Among married women with children, work-life balance issues were particularly pronounced, as indicated by 74% expressing significant stress, emphasizing the role of caring duties. Even after achieving higher employment levels, obstacles in career advancement persist, which can be inferred from the most glaring career stagnation at the middlelevel (67%) and senior-level (55%) jobs. These results highlight the need for focused interventions to counter gender-based discrimination, improve work-life balance, and advance careers. Ultimately, gender parity and a friendly workplace are needed.","container-title":"International Journal of Basic and Applied Sciences","DOI":"10.14419/cb6mfb45","ISSN":"2227-5053","issue":"1","journalAbbreviation":"IJBAS","language":"en","page":"74-78","source":"DOI.org (Crossref)","title":"Assessment of the Psychological Well-being of Women at the Workplace","URL":"https://www.sciencepubco.com/index.php/IJBAS/article/view/33213","volume":"14","author":[{"family":"Das","given":"Sonali"},{"family":"Das","given":"Somadatta"},{"literal":"Sthitaprajna"},{"family":"Prusty","given":"Chitrita"}],"accessed":{"date-parts":[["2026",3,18]]},"issued":{"date-parts":[["2025",4,15]]}}}],"schema":"https://github.com/citation-style-language/schema/raw/master/csl-citation.json"} </w:instrText>
      </w:r>
      <w:r w:rsidRPr="007220AB">
        <w:rPr>
          <w:rFonts w:ascii="Times New Roman" w:hAnsi="Times New Roman" w:cs="Times New Roman"/>
          <w:sz w:val="24"/>
          <w:szCs w:val="24"/>
        </w:rPr>
        <w:fldChar w:fldCharType="separate"/>
      </w:r>
      <w:r w:rsidRPr="007220AB">
        <w:rPr>
          <w:rFonts w:ascii="Times New Roman" w:hAnsi="Times New Roman" w:cs="Times New Roman"/>
          <w:sz w:val="24"/>
          <w:szCs w:val="24"/>
        </w:rPr>
        <w:t>Das et al., (2025)</w:t>
      </w:r>
      <w:r w:rsidRPr="007220AB">
        <w:rPr>
          <w:rFonts w:ascii="Times New Roman" w:hAnsi="Times New Roman" w:cs="Times New Roman"/>
          <w:sz w:val="24"/>
          <w:szCs w:val="24"/>
        </w:rPr>
        <w:fldChar w:fldCharType="end"/>
      </w:r>
      <w:r w:rsidRPr="007220AB">
        <w:rPr>
          <w:rFonts w:ascii="Times New Roman" w:hAnsi="Times New Roman" w:cs="Times New Roman"/>
          <w:sz w:val="24"/>
          <w:szCs w:val="24"/>
        </w:rPr>
        <w:t xml:space="preserve"> emphasise the high levels of stress experienced by women due to gender bias and caregiving responsibilities. These findings suggest that psychological and situational pressures amplify susceptibility to biases.</w:t>
      </w:r>
    </w:p>
    <w:p w14:paraId="1B234271" w14:textId="1EEF2619" w:rsidR="00FB56DC" w:rsidRPr="007220AB" w:rsidRDefault="00FB56DC" w:rsidP="00FB56DC">
      <w:pPr>
        <w:jc w:val="both"/>
        <w:rPr>
          <w:rFonts w:ascii="Times New Roman" w:hAnsi="Times New Roman" w:cs="Times New Roman"/>
          <w:sz w:val="24"/>
          <w:szCs w:val="24"/>
        </w:rPr>
      </w:pPr>
      <w:r w:rsidRPr="007220AB">
        <w:rPr>
          <w:rFonts w:ascii="Times New Roman" w:hAnsi="Times New Roman" w:cs="Times New Roman"/>
          <w:sz w:val="24"/>
          <w:szCs w:val="24"/>
        </w:rPr>
        <w:t xml:space="preserve">Cultural and social influences further shape investment </w:t>
      </w:r>
      <w:proofErr w:type="spellStart"/>
      <w:r w:rsidRPr="007220AB">
        <w:rPr>
          <w:rFonts w:ascii="Times New Roman" w:hAnsi="Times New Roman" w:cs="Times New Roman"/>
          <w:sz w:val="24"/>
          <w:szCs w:val="24"/>
        </w:rPr>
        <w:t>behavior</w:t>
      </w:r>
      <w:proofErr w:type="spellEnd"/>
      <w:r w:rsidRPr="007220AB">
        <w:rPr>
          <w:rFonts w:ascii="Times New Roman" w:hAnsi="Times New Roman" w:cs="Times New Roman"/>
          <w:sz w:val="24"/>
          <w:szCs w:val="24"/>
        </w:rPr>
        <w:t xml:space="preserve">. </w:t>
      </w:r>
      <w:r w:rsidRPr="007220A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ABTIKWi","properties":{"formattedCitation":"(Hoffmann &amp; Anwar, 2024)","plainCitation":"(Hoffmann &amp; Anwar, 2024)","dontUpdate":true,"noteIndex":0},"citationItems":[{"id":121,"uris":["http://zotero.org/users/19503103/items/C4DC5UNP"],"itemData":{"id":121,"type":"article-journal","abstract":"In the contemporary globalized landscape characterized by international and intercultural decision-making processes, interconnected supply chains, and diverse customer relations, susceptibility to biases and heuristics poses a substantial threat to the efficiency of decision making. This research explores the relatively understudied influence of culture on individuals’ susceptibility to concepts derived from behavioral economics. Employing the Individual Cultural Values Scale (CVSCALE), we examine the impact of culture on the allure of choice, mental accounting, and overconfidence among 837 participants from Australia (AU), China (CN), Germany (GE), and the United States (US) through logistic regression analysis. At the individual level, discernible interactions between power–distance, allure of choice, and overconfidence are observed. On the national scale, power–distance (AU, US), uncertainty avoidance (US), and masculinity (CN) significantly impact the allure of choice, while overconfidence is influenced by power–distance (US) and masculinity (US). Our analysis shows that culture plays a pivotal role in shaping susceptibility to biases and heuristics, thereby influencing decision-making processes. The findings advocate for a culturally differentiated approach to behavioral economics, emphasizing the need to tailor strategies and interventions based on cultural nuances.","container-title":"Behavioral Sciences","DOI":"10.3390/bs14030156","ISSN":"2076-328X","issue":"3","journalAbbreviation":"Behavioral Sciences","language":"en","page":"156","source":"DOI.org (Crossref)","title":"The Influence of Culture on the Lure of Choice, Mental Accounting, and Overconfidence","URL":"https://www.mdpi.com/2076-328X/14/3/156","volume":"14","author":[{"family":"Hoffmann","given":"Sebastian"},{"family":"Anwar","given":"Sajid"}],"accessed":{"date-parts":[["2026",3,19]]},"issued":{"date-parts":[["2024",2,21]]}}}],"schema":"https://github.com/citation-style-language/schema/raw/master/csl-citation.json"} </w:instrText>
      </w:r>
      <w:r w:rsidRPr="007220AB">
        <w:rPr>
          <w:rFonts w:ascii="Times New Roman" w:hAnsi="Times New Roman" w:cs="Times New Roman"/>
          <w:sz w:val="24"/>
          <w:szCs w:val="24"/>
        </w:rPr>
        <w:fldChar w:fldCharType="separate"/>
      </w:r>
      <w:r w:rsidRPr="007220AB">
        <w:rPr>
          <w:rFonts w:ascii="Times New Roman" w:hAnsi="Times New Roman" w:cs="Times New Roman"/>
          <w:sz w:val="24"/>
          <w:szCs w:val="24"/>
        </w:rPr>
        <w:t>Hoffmann &amp; Anwar, (2024)</w:t>
      </w:r>
      <w:r w:rsidRPr="007220AB">
        <w:rPr>
          <w:rFonts w:ascii="Times New Roman" w:hAnsi="Times New Roman" w:cs="Times New Roman"/>
          <w:sz w:val="24"/>
          <w:szCs w:val="24"/>
        </w:rPr>
        <w:fldChar w:fldCharType="end"/>
      </w:r>
      <w:r w:rsidRPr="007220AB">
        <w:rPr>
          <w:rFonts w:ascii="Times New Roman" w:hAnsi="Times New Roman" w:cs="Times New Roman"/>
          <w:sz w:val="24"/>
          <w:szCs w:val="24"/>
        </w:rPr>
        <w:t xml:space="preserve"> demonstrate that cultural values significantly influence biases such as overconfidence and mental accounting across different countries. Similarly, </w:t>
      </w:r>
      <w:r w:rsidRPr="007220A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KABQPIk","properties":{"formattedCitation":"(Shrivastava &amp; Narayan, 2026)","plainCitation":"(Shrivastava &amp; Narayan, 2026)","dontUpdate":true,"noteIndex":0},"citationItems":[{"id":100,"uris":["http://zotero.org/users/19503103/items/8V4KRDBL"],"itemData":{"id":100,"type":"article-journal","abstract":"The global increase in economic engagement by women is changing the financial landscape, recognizing them as investors. To better understand the factors influencing women's investment behavior and decisions, this study examines women's knowledge and attitudes toward financial investing. Using primary and secondary data, the study identifies key variables, including financial literacy, income levels, risk tolerance, social influence, and access to financial information, that affect women's participation in investment markets. The study also looks at long-standing barriers that keep women from actively participating in investing, such as societal standards and gender biases, as well as limited access to individualized financial advice. Through careful research, the report highlights the need for legislative reforms, inclusive financial education, and customized financial services in order to support and sustain women's growing involvement in the investing ecosystem. By highlighting the transformative potential of empowering female investors, the findings contribute to the broader discourse on finance that respects gender equality.","language":"en","source":"Zotero","title":"Redefining Wealth: Women Investors and the Changing Dynamics of Financial Markets","author":[{"family":"Shrivastava","given":"Dr Deepa"},{"family":"Narayan","given":"Sakshi"}],"issued":{"date-parts":[["2026"]]}}}],"schema":"https://github.com/citation-style-language/schema/raw/master/csl-citation.json"} </w:instrText>
      </w:r>
      <w:r w:rsidRPr="007220AB">
        <w:rPr>
          <w:rFonts w:ascii="Times New Roman" w:hAnsi="Times New Roman" w:cs="Times New Roman"/>
          <w:sz w:val="24"/>
          <w:szCs w:val="24"/>
        </w:rPr>
        <w:fldChar w:fldCharType="separate"/>
      </w:r>
      <w:r w:rsidRPr="007220AB">
        <w:rPr>
          <w:rFonts w:ascii="Times New Roman" w:hAnsi="Times New Roman" w:cs="Times New Roman"/>
          <w:sz w:val="24"/>
          <w:szCs w:val="24"/>
        </w:rPr>
        <w:t>Shrivastava &amp; Narayan, (2026)</w:t>
      </w:r>
      <w:r w:rsidRPr="007220AB">
        <w:rPr>
          <w:rFonts w:ascii="Times New Roman" w:hAnsi="Times New Roman" w:cs="Times New Roman"/>
          <w:sz w:val="24"/>
          <w:szCs w:val="24"/>
        </w:rPr>
        <w:fldChar w:fldCharType="end"/>
      </w:r>
      <w:r w:rsidRPr="007220AB">
        <w:rPr>
          <w:rFonts w:ascii="Times New Roman" w:hAnsi="Times New Roman" w:cs="Times New Roman"/>
          <w:sz w:val="24"/>
          <w:szCs w:val="24"/>
        </w:rPr>
        <w:t xml:space="preserve"> identify financial literacy, income, risk tolerance, and access to information as key determinants of women’s participation in investment markets.</w:t>
      </w:r>
    </w:p>
    <w:p w14:paraId="674CF829" w14:textId="2B3CC158" w:rsidR="00022499" w:rsidRPr="00942F5B" w:rsidRDefault="00FB56DC" w:rsidP="00A31691">
      <w:pPr>
        <w:jc w:val="both"/>
        <w:rPr>
          <w:rFonts w:ascii="Times New Roman" w:hAnsi="Times New Roman" w:cs="Times New Roman"/>
          <w:sz w:val="24"/>
          <w:szCs w:val="24"/>
        </w:rPr>
      </w:pPr>
      <w:r w:rsidRPr="007220AB">
        <w:rPr>
          <w:rFonts w:ascii="Times New Roman" w:hAnsi="Times New Roman" w:cs="Times New Roman"/>
          <w:sz w:val="24"/>
          <w:szCs w:val="24"/>
        </w:rPr>
        <w:t xml:space="preserve">One important factor influencing these interactions is financial literacy. </w:t>
      </w:r>
      <w:r w:rsidRPr="007220A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ejEHxmB","properties":{"formattedCitation":"(Adil et al., 2022; Iram et al., 2023)","plainCitation":"(Adil et al., 2022; Iram et al., 2023)","dontUpdate":true,"noteIndex":0},"citationItems":[{"id":85,"uris":["http://zotero.org/users/19503103/items/RG8K5RRZ"],"itemData":{"id":85,"type":"article-journal","abstract":"Purpose\n              The purpose of the study is to examine the impact of behavioural biases (i.e. overconfidence, risk-aversion, herding and disposition) on investment decisions amongst gender. The authors further examine the moderation effect of financial literacy in the relationship between behaviour biases and investment decisions amongst gender.\n            \n            \n              Design/methodology/approach\n              The study considered a cross-sectional research design. For this survey, the data have been collected through a structured questionnaire from 253 individual investors of the Delhi-NCR region. To analyse the validity and reliability, the Pearson correlation and Cronbach's alpha test have been taken into account respectively. For testing the hypothesis, hierarchical regression analysis has been used in the study.\n            \n            \n              Findings\n              The results of the study reveal that amongst male investors, the influence of risk-aversion and herding on investment decision was negative and statistically significant, while the influence of overconfidence on investment decision was positive and significant. However, the influence of disposition was found statistically insignificant. The results stated that amongst female investors the effect of risk-aversion and herding on investment decision was negative and statistically significant. However, the effect of overconfidence and disposition was statistically insignificant influence the investment decision. It has been observed that financial literacy has significantly influenced investment decisions amongst male and female investors. The results of the interaction effect amongst male investors stated that the interaction between overconfidence and investment decision was significantly influenced by financial literacy. However, the interaction of financial literacy with the remaining three biases, i.e. risk-aversion, herding and disposition was found insignificant. The results for the interaction effect of financial literacy with overconfidence, risk-aversion, disposition and herding were found statistically significant amongst female investors.\n            \n            \n              Research limitations/implications\n              Based on this present research finding, the study is more productive for the portfolio manager and policymakers at the time of making an investment portfolio for the investors based on their behavioural biases. The study recommends that investors need training programmes, workshops and seminars that enhance financial literacy and financial knowledge of investors which helps them to overcome the behavioural biases while making an investment decision.\n            \n            \n              Originality/value\n              The current study aims to explore whether several behavioural biases can affect investment decisions amongst gender. Moreover, the authors would like to examine whether these associations are moderated by financial literacy. In this sense, financial literacy might also show a substantial part in the prediction of investments. The current study might be of the first study that examines the moderation effect financial literacy amongst male and female investors.","container-title":"Asian Journal of Accounting Research","DOI":"10.1108/AJAR-09-2020-0086","ISSN":"2443-4175","issue":"1","journalAbbreviation":"AJAR","language":"en","license":"https://www.emerald.com/insight/site-policies","page":"17-30","source":"DOI.org (Crossref)","title":"How financial literacy moderate the association between behaviour biases and investment decision?","URL":"http://www.emerald.com/ajar/article/7/1/17-30/59962","volume":"7","author":[{"family":"Adil","given":"Mohd"},{"family":"Singh","given":"Yogita"},{"family":"Ansari","given":"Mohd. Shamim"}],"accessed":{"date-parts":[["2026",3,7]]},"issued":{"date-parts":[["2022",2,21]]}}},{"id":8,"uris":["http://zotero.org/users/19503103/items/BVSMXXCM"],"itemData":{"id":8,"type":"article-journal","abstract":"This study investigates the theoretical link between heuristic behavioral factors and the investment decision-making of women entrepreneurs, focusing on the importance of financial literacy as a potential mediator shaping prudent decision-making. We argue that women’s financial literacy is an efficient way to apply behavioral considerations in wise decision making. Using the proportionate stratified sampling method, we collected data from women entrepreneurs who were formally registered in Punjab Province, Pakistan. Owing to the complex model and small sample size, the smart PLS method was applied to analyze the structural relationship between the measured and latent constructs. The results show that overconfidence and availability heuristics have a significant positive impact on investment decisions, while financial literacy plays an essential intervening role between the overconfidence heuristic, availability heuristic, and investment decision-making. Our results support the execution of financial literacy awareness among women entrepreneurs to stimulate their financial decision control and give them the independence to make prudent financial decisions.","container-title":"Gadjah Mada International Journal of Business","DOI":"10.22146/gamaijb.65457","ISSN":"2338-7238, 1411-1128","issue":"1","journalAbbreviation":"GADJAH MADA INT. J. BUS.","language":"en","license":"http://creativecommons.org/licenses/by-sa/4.0","page":"93","source":"DOI.org (Crossref)","title":"Investigating The Mediating Role of Financial Literacy on The Relationship Between Women Entrepreneurs’ Behavioral Biases and Investment Decision Making","URL":"https://jurnal.ugm.ac.id/gamaijb/article/view/65457","volume":"25","author":[{"family":"Iram","given":"Tahira"},{"family":"Bilal","given":"Ahmad Raza"},{"family":"Ahmad","given":"Zeshan"}],"accessed":{"date-parts":[["2026",1,29]]},"issued":{"date-parts":[["2023",2,8]]}}}],"schema":"https://github.com/citation-style-language/schema/raw/master/csl-citation.json"} </w:instrText>
      </w:r>
      <w:r w:rsidRPr="007220AB">
        <w:rPr>
          <w:rFonts w:ascii="Times New Roman" w:hAnsi="Times New Roman" w:cs="Times New Roman"/>
          <w:sz w:val="24"/>
          <w:szCs w:val="24"/>
        </w:rPr>
        <w:fldChar w:fldCharType="separate"/>
      </w:r>
      <w:r w:rsidRPr="007220AB">
        <w:rPr>
          <w:rFonts w:ascii="Times New Roman" w:hAnsi="Times New Roman" w:cs="Times New Roman"/>
          <w:sz w:val="24"/>
          <w:szCs w:val="24"/>
        </w:rPr>
        <w:t>Adil et al., (2022) and Iram et al., (2023)</w:t>
      </w:r>
      <w:r w:rsidRPr="007220AB">
        <w:rPr>
          <w:rFonts w:ascii="Times New Roman" w:hAnsi="Times New Roman" w:cs="Times New Roman"/>
          <w:sz w:val="24"/>
          <w:szCs w:val="24"/>
        </w:rPr>
        <w:fldChar w:fldCharType="end"/>
      </w:r>
      <w:r w:rsidRPr="007220AB">
        <w:rPr>
          <w:rFonts w:ascii="Times New Roman" w:hAnsi="Times New Roman" w:cs="Times New Roman"/>
          <w:sz w:val="24"/>
          <w:szCs w:val="24"/>
        </w:rPr>
        <w:t xml:space="preserve"> examined its significant moderating role, showing that it shapes how biases such as overconfidence and risk aversion impact investment decisions. Additionally, </w:t>
      </w:r>
      <w:r w:rsidRPr="007220A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j08wD2G","properties":{"formattedCitation":"(Timilsina, 2026)","plainCitation":"(Timilsina, 2026)","dontUpdate":true,"noteIndex":0},"citationItems":[{"id":106,"uris":["http://zotero.org/users/19503103/items/I947ANPW"],"itemData":{"id":106,"type":"article-journal","abstract":"This study investigates the influence of demographic factors on Financial Risk Tolerance (FRT) among Nepalese investors, focusing on gender, marital status, income, education, age, and investment experience. Guided by behavioral finance theory, it employs a quantitative, cross-sectional design with data from 422 verified stock market participants across Nepal, collected through licensed brokerage firms and an online questionnaire. FRT was measured using the financial subscale of the Domain-Specific Risk-Taking (DOSPERT) scale (α = .81). Multiple and hierarchical regression analyses revealed that gender significantly influenced FRT, with male investors reporting higher tolerance, while marital status was insignificant. The interaction between income and education was significant, showing that higher education increased FRT even among lowincome investors. Overall, demographic variables collectively predicted FRT, with education and the income–education interaction emerging as the strongest predictors. Findings highlight the role of socio-cultural and economic factors in shaping financial risk-taking, underscoring education as a key moderator of risk aversion. The study contributes to behavioral finance literature in emerging markets and offers insights for policymakers, educators, and financial institutions to foster inclusive investment behavior.","container-title":"Journal of Kathmandu BernHardt College","DOI":"10.3126/jkbc.v7i1.88378","ISSN":"2382-512X","journalAbbreviation":"J. Kath. Bernhardt Coll.","language":"en","page":"131-144","source":"DOI.org (Crossref)","title":"Impact of Demographic Factors on Risk Tolerance","URL":"https://www.nepjol.info/index.php/jkbc/article/view/88378","volume":"7","author":[{"family":"Timilsina","given":"Bharat"}],"accessed":{"date-parts":[["2026",3,16]]},"issued":{"date-parts":[["2026",1,29]]}}}],"schema":"https://github.com/citation-style-language/schema/raw/master/csl-citation.json"} </w:instrText>
      </w:r>
      <w:r w:rsidRPr="007220AB">
        <w:rPr>
          <w:rFonts w:ascii="Times New Roman" w:hAnsi="Times New Roman" w:cs="Times New Roman"/>
          <w:sz w:val="24"/>
          <w:szCs w:val="24"/>
        </w:rPr>
        <w:fldChar w:fldCharType="separate"/>
      </w:r>
      <w:r w:rsidRPr="007220AB">
        <w:rPr>
          <w:rFonts w:ascii="Times New Roman" w:hAnsi="Times New Roman" w:cs="Times New Roman"/>
          <w:sz w:val="24"/>
          <w:szCs w:val="24"/>
        </w:rPr>
        <w:t>Timilsina, (2026)</w:t>
      </w:r>
      <w:r w:rsidRPr="007220AB">
        <w:rPr>
          <w:rFonts w:ascii="Times New Roman" w:hAnsi="Times New Roman" w:cs="Times New Roman"/>
          <w:sz w:val="24"/>
          <w:szCs w:val="24"/>
        </w:rPr>
        <w:fldChar w:fldCharType="end"/>
      </w:r>
      <w:r w:rsidRPr="007220AB">
        <w:rPr>
          <w:rFonts w:ascii="Times New Roman" w:hAnsi="Times New Roman" w:cs="Times New Roman"/>
          <w:sz w:val="24"/>
          <w:szCs w:val="24"/>
        </w:rPr>
        <w:t xml:space="preserve"> reports that higher education and income increase financial risk tolerance, while demographic factors show limited influence.</w:t>
      </w:r>
    </w:p>
    <w:p w14:paraId="7CB93031" w14:textId="46524F68" w:rsidR="00022499" w:rsidRPr="00942F5B" w:rsidRDefault="00C81A4F" w:rsidP="00A31691">
      <w:pPr>
        <w:jc w:val="both"/>
        <w:rPr>
          <w:rFonts w:ascii="Times New Roman" w:hAnsi="Times New Roman" w:cs="Times New Roman"/>
          <w:b/>
          <w:bCs/>
          <w:sz w:val="24"/>
          <w:szCs w:val="24"/>
        </w:rPr>
      </w:pPr>
      <w:r w:rsidRPr="00942F5B">
        <w:rPr>
          <w:rFonts w:ascii="Times New Roman" w:hAnsi="Times New Roman" w:cs="Times New Roman"/>
          <w:b/>
          <w:bCs/>
          <w:sz w:val="24"/>
          <w:szCs w:val="24"/>
        </w:rPr>
        <w:t>Research Gap</w:t>
      </w:r>
    </w:p>
    <w:p w14:paraId="397795E3" w14:textId="1F40AFBC" w:rsidR="00010D8A" w:rsidRPr="00010D8A" w:rsidRDefault="00633089" w:rsidP="00A31691">
      <w:pPr>
        <w:jc w:val="both"/>
        <w:rPr>
          <w:rFonts w:ascii="Times New Roman" w:hAnsi="Times New Roman" w:cs="Times New Roman"/>
          <w:sz w:val="24"/>
          <w:szCs w:val="24"/>
        </w:rPr>
      </w:pPr>
      <w:r w:rsidRPr="00942F5B">
        <w:rPr>
          <w:rFonts w:ascii="Times New Roman" w:hAnsi="Times New Roman" w:cs="Times New Roman"/>
          <w:sz w:val="24"/>
          <w:szCs w:val="24"/>
        </w:rPr>
        <w:t xml:space="preserve">Although behavioral finance literature confirms that biases significantly influence investment decisions, most studies focus on general </w:t>
      </w:r>
      <w:r w:rsidR="008130F0" w:rsidRPr="00942F5B">
        <w:rPr>
          <w:rFonts w:ascii="Times New Roman" w:hAnsi="Times New Roman" w:cs="Times New Roman"/>
          <w:sz w:val="24"/>
          <w:szCs w:val="24"/>
        </w:rPr>
        <w:t xml:space="preserve">or male </w:t>
      </w:r>
      <w:r w:rsidRPr="00942F5B">
        <w:rPr>
          <w:rFonts w:ascii="Times New Roman" w:hAnsi="Times New Roman" w:cs="Times New Roman"/>
          <w:sz w:val="24"/>
          <w:szCs w:val="24"/>
        </w:rPr>
        <w:t>investors rather than women entrepreneurs specifically</w:t>
      </w:r>
      <w:r w:rsidR="00FB56DC">
        <w:rPr>
          <w:rFonts w:ascii="Times New Roman" w:hAnsi="Times New Roman" w:cs="Times New Roman"/>
          <w:sz w:val="24"/>
          <w:szCs w:val="24"/>
        </w:rPr>
        <w:t xml:space="preserve"> </w:t>
      </w:r>
      <w:r w:rsidR="00FB56DC">
        <w:rPr>
          <w:rFonts w:ascii="Times New Roman" w:hAnsi="Times New Roman" w:cs="Times New Roman"/>
          <w:sz w:val="24"/>
          <w:szCs w:val="24"/>
        </w:rPr>
        <w:fldChar w:fldCharType="begin"/>
      </w:r>
      <w:r w:rsidR="00FB56DC">
        <w:rPr>
          <w:rFonts w:ascii="Times New Roman" w:hAnsi="Times New Roman" w:cs="Times New Roman"/>
          <w:sz w:val="24"/>
          <w:szCs w:val="24"/>
        </w:rPr>
        <w:instrText xml:space="preserve"> ADDIN ZOTERO_ITEM CSL_CITATION {"citationID":"Dh3j23vD","properties":{"formattedCitation":"(Badola et al., 2024; Kumar &amp; Goyal, 2015)","plainCitation":"(Badola et al., 2024; Kumar &amp; Goyal, 2015)","noteIndex":0},"citationItems":[{"id":63,"uris":["http://zotero.org/users/19503103/items/YE83GIZ9"],"itemData":{"id":63,"type":"article-journal","abstract":"Purpose\n              This study aims to systematically review various behavioral biases that impact an investor’s decision-making process. The prime objective of this paper is to thematically explore the behavioral bias literature and propose a comprehensive framework that can elucidate a more reasonable explanation of changes in financial markets and investors’ behavior.\n            \n            \n              Design/methodology/approach\n              Systematic literature review (SLR) methodology is applied to a portfolio of 71 peer-reviewed articles collected from different electronic databases between 2007 and 2021. Content analysis of the extant literature is performed to identify the research themes and existing gaps in the literature.\n            \n            \n              Findings\n              This research identifies publication trends of the behavioral biases literature and uncovers 24 different biases that impact individual investors’ decision-making. Through thematic analysis, an attribute–consequence–impact framework is proposed that explains different biases leading to individual investors’ irrationality. The study further proposes directions for future research by applying the theory–characteristics–context–methodology framework.\n            \n            \n              Research limitations/implications\n              The results of this research will help scholars and practitioners in understanding the existence of various behavioral biases and assist them in identifying potential strategies which can evade the negative effects of these biases. The findings will further help the financial service providers to understand these biases and improve the landscape of financial services.\n            \n            \n              Originality/value\n              The essence of the current paper is the application of the SLR method on 24 biases in the area of behavioral finance. To the best of the authors’ knowledge, this study is the first attempt of its kind which provides a methodical and comprehensive compilation of both cognitive and emotional behavioral biases that affect the individual investor’s decision-making.","container-title":"Qualitative Research in Financial Markets","DOI":"10.1108/QRFM-05-2022-0095","ISSN":"1755-4179, 1755-4179","issue":"3","journalAbbreviation":"QRFM","language":"en","license":"https://www.emerald.com/insight/site-policies","page":"448-476","source":"DOI.org (Crossref)","title":"A systematic review on behavioral biases affecting individual investment decisions","URL":"http://www.emerald.com/qrfm/article/16/3/448-476/1233712","volume":"16","author":[{"family":"Badola","given":"Sneha"},{"family":"Sahu","given":"Aditya Kumar"},{"family":"Adlakha","given":"Amit"}],"accessed":{"date-parts":[["2026",3,3]]},"issued":{"date-parts":[["2024",4,10]]}}},{"id":49,"uris":["http://zotero.org/users/19503103/items/VHWJD8HV"],"itemData":{"id":49,"type":"article-journal","abstract":"– The purpose of this paper is to systematically review the literature published in past 33 years on behavioural biases in investment decision-making. The paper highlights the major gaps in the existing studies on behavioural biases. It also aims to raise specific questions for future research.  – We employ systematic literature review (SLR) method in the present study. The prominence of research is assessed by studying the year of publication, journal of publication, country of study, types of statistical method, citation analysis and content analysis on the literature on behavioural biases. The present study is based on 117 selected articles published in peer- review journals between 1980 and 2013.  – Much of the existing literature on behavioural biases indicates the limited research in emerging economies in this area, the dominance of secondary data-based empirical research, the lack of empirical research on individuals who exhibit herd behaviour, the focus on equity in home bias, and indecisive empirical findings on herding bias.  – This study focuses on individuals’ behavioural biases in investment decision-making. Our aim is to analyse the impact of cognitive biases on trading behaviour, volatility, market returns and portfolio selection.  – The paper covers a considerable period of time (1980-2013). To the best of authors’ knowledge, this study is the first using systematic literature review method in the area of behavioural finance and also the first to examine a combination of four different biases involved in investment decision-making. This paper will be useful to researchers, academicians and those working in the area of behavioural finance in understanding the impact of behavioural biases on investment decision-making.","container-title":"Qualitative Research in Financial Markets","DOI":"10.1108/QRFM-07-2014-0022","ISSN":"1755-4179","issue":"1","journalAbbreviation":"Qualitative Research in Financial Markets","page":"88-108","title":"Behavioural biases in investment decision making – a systematic literature review","URL":"https://doi.org/10.1108/QRFM-07-2014-0022","volume":"7","author":[{"family":"Kumar","given":"Satish"},{"family":"Goyal","given":"Nisha"}],"accessed":{"date-parts":[["2026",3,3]]},"issued":{"date-parts":[["2015",2,2]]}}}],"schema":"https://github.com/citation-style-language/schema/raw/master/csl-citation.json"} </w:instrText>
      </w:r>
      <w:r w:rsidR="00FB56DC">
        <w:rPr>
          <w:rFonts w:ascii="Times New Roman" w:hAnsi="Times New Roman" w:cs="Times New Roman"/>
          <w:sz w:val="24"/>
          <w:szCs w:val="24"/>
        </w:rPr>
        <w:fldChar w:fldCharType="separate"/>
      </w:r>
      <w:r w:rsidR="00FB56DC" w:rsidRPr="00FB56DC">
        <w:rPr>
          <w:rFonts w:ascii="Times New Roman" w:hAnsi="Times New Roman" w:cs="Times New Roman"/>
          <w:sz w:val="24"/>
        </w:rPr>
        <w:t>(Badola et al., 2024; Kumar &amp; Goyal, 2015)</w:t>
      </w:r>
      <w:r w:rsidR="00FB56DC">
        <w:rPr>
          <w:rFonts w:ascii="Times New Roman" w:hAnsi="Times New Roman" w:cs="Times New Roman"/>
          <w:sz w:val="24"/>
          <w:szCs w:val="24"/>
        </w:rPr>
        <w:fldChar w:fldCharType="end"/>
      </w:r>
      <w:r w:rsidRPr="00942F5B">
        <w:rPr>
          <w:rFonts w:ascii="Times New Roman" w:hAnsi="Times New Roman" w:cs="Times New Roman"/>
          <w:sz w:val="24"/>
          <w:szCs w:val="24"/>
        </w:rPr>
        <w:t>.</w:t>
      </w:r>
      <w:r w:rsidR="008130F0" w:rsidRPr="00942F5B">
        <w:rPr>
          <w:rFonts w:ascii="Times New Roman" w:hAnsi="Times New Roman" w:cs="Times New Roman"/>
          <w:sz w:val="24"/>
          <w:szCs w:val="24"/>
        </w:rPr>
        <w:t xml:space="preserve"> </w:t>
      </w:r>
      <w:r w:rsidR="00FB56DC">
        <w:rPr>
          <w:rFonts w:ascii="Times New Roman" w:hAnsi="Times New Roman" w:cs="Times New Roman"/>
          <w:sz w:val="24"/>
          <w:szCs w:val="24"/>
        </w:rPr>
        <w:fldChar w:fldCharType="begin"/>
      </w:r>
      <w:r w:rsidR="00FB56DC">
        <w:rPr>
          <w:rFonts w:ascii="Times New Roman" w:hAnsi="Times New Roman" w:cs="Times New Roman"/>
          <w:sz w:val="24"/>
          <w:szCs w:val="24"/>
        </w:rPr>
        <w:instrText xml:space="preserve"> ADDIN ZOTERO_ITEM CSL_CITATION {"citationID":"gyZ3zqYm","properties":{"formattedCitation":"(Baig et al., 2021; Kappal &amp; Rastogi, 2020; M. Sharma &amp; Kota, 2019)","plainCitation":"(Baig et al., 2021; Kappal &amp; Rastogi, 2020; M. Sharma &amp; Kota, 2019)","noteIndex":0},"citationItems":[{"id":18,"uris":["http://zotero.org/users/19503103/items/269IZ29F"],"itemData":{"id":18,"type":"article-journal","abstract":"This study aims to explore the investment behavior of female entrepreneurs as the new competitor in the investment ﬁeld and to determine the underlying factors that inﬂuence their investment attitudes. A qualitative investigation approach was employed for the study that includes 18 in-depth exploratory interviews to ascertain the fundamental determinants of the investment behavior represented by female entrepreneurs, an emergent section in investment. The accumulated data was analyzed through manual coding procedures. The study revealed that female entrepreneurs are not inclined to take risk in their business for investment decisions, they are somewhat conservative and risk averse. This research also asserts that if they spend quality time and get better training about the nuances of different investment tools, so they will also take risks in investment activities. Two big cosmopolitan cities Karachi and Lahore in Pakistan were selected as sample for this study. Research in other countries considering the culture and ethnicity must be conducted to expand the scope of understanding the investment behaviors of female entrepreneurs. This study outcomes would help the investment manager to understand women’s psychology to develop signiﬁcant portfolio recommendations, service providers to develop consultancy training centers, policy makers to mitigate their risk and maximize their return opportunities. Hence, intending to provide opportunities for gender equalities, this research appears to be the ﬁrst in Pakistan to adopt the inductive approach in this domain.","container-title":"International Journal of Financial Studies","DOI":"10.3390/ijfs9020020","ISSN":"2227-7072","issue":"2","journalAbbreviation":"IJFS","language":"en","page":"20","source":"DOI.org (Crossref)","title":"Exploring Investment Behavior of Women Entrepreneur: Some Future Directions","title-short":"Exploring Investment Behavior of Women Entrepreneur","URL":"https://www.mdpi.com/2227-7072/9/2/20","volume":"9","author":[{"family":"Baig","given":"Umair"},{"family":"Hussain","given":"Batool Muhammad"},{"family":"Davidaviciene","given":"Vida"},{"family":"Meidute-Kavaliauskiene","given":"Ieva"}],"accessed":{"date-parts":[["2026",1,29]]},"issued":{"date-parts":[["2021",4,1]]}}},{"id":26,"uris":["http://zotero.org/users/19503103/items/2W7KGCS3"],"itemData":{"id":26,"type":"article-journal","abstract":"Purpose\n              The purpose of this paper is to understand the new kind of investors – women entrepreneurs – and to find out the factors that drive their investment behaviour and investment decisions.\n            \n            \n              Design/methodology/approach\n              The approach of qualitative enquiry was used for the research in which 18 in-depth exploratory interviews were conducted to identify the determinants of the investment behaviour shown by women entrepreneurs, a growing segment in investment. The accumulated data was analysed using open coding.\n            \n            \n              Findings\n              The research show that women entrepreneurs consider investment as a long-term instrument are risk averse and quite conservative. They are willing to take risks in business but not for making investment decisions. The reasons for this low-risk behaviour include lack of time to understand investments and lack of knowledge about various products. The research asserts that if they spend time to be informed about the nuances of investment instruments, they are likely to take risks for their investments as well. The interviews also reflect that women entrepreneurs often mimic the investment behaviour of their parents.\n            \n            \n              Research limitations/implications\n              The sample for this research was taken from only two cities in India and a broader research in other cities as well will expand the understanding of investment behaviours demonstrated by women entrepreneurs. The differences in women entrepreneurs’ investment behaviour due to culture and ethnicity of the respondent are also not considered.\n            \n            \n              Practical implications\n              The outcomes of the research will help the investment manager to get a better insight into the psychology of women entrepreneurs as investors. This will help them develop personalized and relevant portfolio recommendations. Second, the findings will help service providers to develop training modules for their investment advisors by sensitizing them to needs and wants of women entrepreneurs as potential investors. Third, the research will be of interest for policymakers and researchers to understand the determinants of personal investment decision-making amongst women entrepreneurs. Finally, it will help women entrepreneurs understand and mitigate their biases while taking investment decisions. It will lead them to take wiser investment decisions, thereby reducing the risk and maximizing opportunities of returns.\n            \n            \n              Social implications\n              The research will provide opportunities for enhancing gender equality amongst investors. This can be achieved by educating the investment advisors on the traits and preferences of women entrepreneurs as investors. Designing and delivering specific workshops on investment awareness for women entrepreneurs can also be accomplished based on the findings of this research.\n            \n            \n              Originality/value\n              To the researcher’s best knowledge, the investment behaviour of women entrepreneurs in India has been little investigated. This study appears to be the first qualitative research attempt in that direction. This paper will be useful in understanding the behavioural biases by women entrepreneurs in considering their personal investment decisions.","container-title":"Qualitative Research in Financial Markets","DOI":"10.1108/QRFM-04-2020-0053","ISSN":"1755-4179, 1755-4179","issue":"4","journalAbbreviation":"QRFM","language":"en","license":"https://www.emerald.com/insight/site-policies","page":"485-504","source":"DOI.org (Crossref)","title":"Investment behaviour of women entrepreneurs","URL":"http://www.emerald.com/qrfm/article/12/4/485-504/453974","volume":"12","author":[{"family":"Kappal","given":"Jyoti M."},{"family":"Rastogi","given":"Shailesh"}],"accessed":{"date-parts":[["2026",2,25]]},"issued":{"date-parts":[["2020",10,24]]}}},{"id":46,"uris":["http://zotero.org/users/19503103/items/GNTJZBWR"],"itemData":{"id":46,"type":"article-journal","abstract":"The contribution of Indian women in family, businesses and society is today being recognized. The role of women in the family decisions is also increasing with the change in demographics as more women are now participating in economic activities. With the change in education, employment and contribution in the earnings of the family, her say in the family decisions are increasing. When it comes to the investment decisions, women tend to be risk averse, have conservative attitude, lower levels of financial knowledge, lack of confidence and dependent on guidance from others as suggested by different researches worldwide. The role of husband becomes particularly important for women while choosing investment products or taking investment decisions. This article attempts to highlight the role of women in investment decision making in the family and further examines the role of a male spouse on the investment decisions. The objectives of the study were to examine the behavior of working women while taking investment decisions; and to identify the extent to which the investment decisions of the working women are influenced by the spouse/husband. The article further highlights that, when it comes to investment decisions, both husband and wife share responsibility for making investment decisions. There are investment products like Bank deposits, 5 year tax saving FDs, precious metals, public provident fund, national pension system, post office saving schemes, mutual funds, life insurance, and commodities, where the influence of women is stronger than their male spouse. The influence of a male spouse is stronger in products like real estate, company deposits, debentures or bonds, pension schemes, equity shares and derivatives.","issue":"3","language":"en","source":"Zotero","title":"The Role of Working Women in Investment Decision Making in the Family in India","volume":"13","author":[{"family":"Sharma","given":"Manish"},{"family":"Kota","given":"Hima Bindu"}],"issued":{"date-parts":[["2019"]]}}}],"schema":"https://github.com/citation-style-language/schema/raw/master/csl-citation.json"} </w:instrText>
      </w:r>
      <w:r w:rsidR="00FB56DC">
        <w:rPr>
          <w:rFonts w:ascii="Times New Roman" w:hAnsi="Times New Roman" w:cs="Times New Roman"/>
          <w:sz w:val="24"/>
          <w:szCs w:val="24"/>
        </w:rPr>
        <w:fldChar w:fldCharType="separate"/>
      </w:r>
      <w:r w:rsidR="00FB56DC" w:rsidRPr="00FB56DC">
        <w:rPr>
          <w:rFonts w:ascii="Times New Roman" w:hAnsi="Times New Roman" w:cs="Times New Roman"/>
          <w:sz w:val="24"/>
        </w:rPr>
        <w:t xml:space="preserve">Baig et al., </w:t>
      </w:r>
      <w:r w:rsidR="00FB56DC">
        <w:rPr>
          <w:rFonts w:ascii="Times New Roman" w:hAnsi="Times New Roman" w:cs="Times New Roman"/>
          <w:sz w:val="24"/>
        </w:rPr>
        <w:t>(</w:t>
      </w:r>
      <w:r w:rsidR="00FB56DC" w:rsidRPr="00FB56DC">
        <w:rPr>
          <w:rFonts w:ascii="Times New Roman" w:hAnsi="Times New Roman" w:cs="Times New Roman"/>
          <w:sz w:val="24"/>
        </w:rPr>
        <w:t>2021</w:t>
      </w:r>
      <w:r w:rsidR="00FB56DC">
        <w:rPr>
          <w:rFonts w:ascii="Times New Roman" w:hAnsi="Times New Roman" w:cs="Times New Roman"/>
          <w:sz w:val="24"/>
        </w:rPr>
        <w:t>),</w:t>
      </w:r>
      <w:r w:rsidR="00FB56DC" w:rsidRPr="00FB56DC">
        <w:rPr>
          <w:rFonts w:ascii="Times New Roman" w:hAnsi="Times New Roman" w:cs="Times New Roman"/>
          <w:sz w:val="24"/>
        </w:rPr>
        <w:t xml:space="preserve"> Kappal &amp; Rastogi, </w:t>
      </w:r>
      <w:r w:rsidR="00FB56DC">
        <w:rPr>
          <w:rFonts w:ascii="Times New Roman" w:hAnsi="Times New Roman" w:cs="Times New Roman"/>
          <w:sz w:val="24"/>
        </w:rPr>
        <w:t>(</w:t>
      </w:r>
      <w:r w:rsidR="00FB56DC" w:rsidRPr="00FB56DC">
        <w:rPr>
          <w:rFonts w:ascii="Times New Roman" w:hAnsi="Times New Roman" w:cs="Times New Roman"/>
          <w:sz w:val="24"/>
        </w:rPr>
        <w:t>2020</w:t>
      </w:r>
      <w:r w:rsidR="00FB56DC">
        <w:rPr>
          <w:rFonts w:ascii="Times New Roman" w:hAnsi="Times New Roman" w:cs="Times New Roman"/>
          <w:sz w:val="24"/>
        </w:rPr>
        <w:t>) and</w:t>
      </w:r>
      <w:r w:rsidR="00FB56DC" w:rsidRPr="00FB56DC">
        <w:rPr>
          <w:rFonts w:ascii="Times New Roman" w:hAnsi="Times New Roman" w:cs="Times New Roman"/>
          <w:sz w:val="24"/>
        </w:rPr>
        <w:t xml:space="preserve"> M. Sharma &amp; Kota, </w:t>
      </w:r>
      <w:r w:rsidR="00FB56DC">
        <w:rPr>
          <w:rFonts w:ascii="Times New Roman" w:hAnsi="Times New Roman" w:cs="Times New Roman"/>
          <w:sz w:val="24"/>
        </w:rPr>
        <w:t>(</w:t>
      </w:r>
      <w:r w:rsidR="00FB56DC" w:rsidRPr="00FB56DC">
        <w:rPr>
          <w:rFonts w:ascii="Times New Roman" w:hAnsi="Times New Roman" w:cs="Times New Roman"/>
          <w:sz w:val="24"/>
        </w:rPr>
        <w:t>2019)</w:t>
      </w:r>
      <w:r w:rsidR="00FB56DC">
        <w:rPr>
          <w:rFonts w:ascii="Times New Roman" w:hAnsi="Times New Roman" w:cs="Times New Roman"/>
          <w:sz w:val="24"/>
          <w:szCs w:val="24"/>
        </w:rPr>
        <w:fldChar w:fldCharType="end"/>
      </w:r>
      <w:r w:rsidR="00FB56DC">
        <w:rPr>
          <w:rFonts w:ascii="Times New Roman" w:hAnsi="Times New Roman" w:cs="Times New Roman"/>
          <w:sz w:val="24"/>
          <w:szCs w:val="24"/>
        </w:rPr>
        <w:t xml:space="preserve"> </w:t>
      </w:r>
      <w:r w:rsidR="00882C84" w:rsidRPr="00942F5B">
        <w:rPr>
          <w:rFonts w:ascii="Times New Roman" w:hAnsi="Times New Roman" w:cs="Times New Roman"/>
          <w:sz w:val="24"/>
          <w:szCs w:val="24"/>
        </w:rPr>
        <w:t xml:space="preserve">highlights women’s conservative investment </w:t>
      </w:r>
      <w:proofErr w:type="spellStart"/>
      <w:r w:rsidR="00882C84" w:rsidRPr="00942F5B">
        <w:rPr>
          <w:rFonts w:ascii="Times New Roman" w:hAnsi="Times New Roman" w:cs="Times New Roman"/>
          <w:sz w:val="24"/>
          <w:szCs w:val="24"/>
        </w:rPr>
        <w:t>behavior</w:t>
      </w:r>
      <w:proofErr w:type="spellEnd"/>
      <w:r w:rsidR="00882C84" w:rsidRPr="00942F5B">
        <w:rPr>
          <w:rFonts w:ascii="Times New Roman" w:hAnsi="Times New Roman" w:cs="Times New Roman"/>
          <w:sz w:val="24"/>
          <w:szCs w:val="24"/>
        </w:rPr>
        <w:t xml:space="preserve"> but does not systematically link specific biases to their decision-making processes.</w:t>
      </w:r>
      <w:r w:rsidR="000861E7" w:rsidRPr="00942F5B">
        <w:rPr>
          <w:rFonts w:ascii="Times New Roman" w:hAnsi="Times New Roman" w:cs="Times New Roman"/>
          <w:sz w:val="24"/>
          <w:szCs w:val="24"/>
        </w:rPr>
        <w:t xml:space="preserve"> </w:t>
      </w:r>
      <w:r w:rsidR="00FB56DC">
        <w:rPr>
          <w:rFonts w:ascii="Times New Roman" w:hAnsi="Times New Roman" w:cs="Times New Roman"/>
          <w:sz w:val="24"/>
          <w:szCs w:val="24"/>
        </w:rPr>
        <w:lastRenderedPageBreak/>
        <w:t>Additionally, there is a lack of consensus regarding the role of financial literacy, with some studies identifying it as a mediator or moderator, while others find no significant effect</w:t>
      </w:r>
      <w:r w:rsidR="00F453B0">
        <w:rPr>
          <w:rFonts w:ascii="Times New Roman" w:hAnsi="Times New Roman" w:cs="Times New Roman"/>
          <w:sz w:val="24"/>
          <w:szCs w:val="24"/>
        </w:rPr>
        <w:t xml:space="preserve"> </w:t>
      </w:r>
      <w:r w:rsidR="00F453B0">
        <w:rPr>
          <w:rFonts w:ascii="Times New Roman" w:hAnsi="Times New Roman" w:cs="Times New Roman"/>
          <w:sz w:val="24"/>
          <w:szCs w:val="24"/>
        </w:rPr>
        <w:fldChar w:fldCharType="begin"/>
      </w:r>
      <w:r w:rsidR="00F453B0">
        <w:rPr>
          <w:rFonts w:ascii="Times New Roman" w:hAnsi="Times New Roman" w:cs="Times New Roman"/>
          <w:sz w:val="24"/>
          <w:szCs w:val="24"/>
        </w:rPr>
        <w:instrText xml:space="preserve"> ADDIN ZOTERO_ITEM CSL_CITATION {"citationID":"APqTm7td","properties":{"formattedCitation":"(Baskoro, 2024; Iram et al., 2023; Wijayanti et al., 2024)","plainCitation":"(Baskoro, 2024; Iram et al., 2023; Wijayanti et al., 2024)","noteIndex":0},"citationItems":[{"id":16,"uris":["http://zotero.org/users/19503103/items/QF5Q8XE8"],"itemData":{"id":16,"type":"article-journal","abstract":"Aim: The purpose of this study is to analyze the effect of the four heuristic biases Anchoring, Overconﬁdence, Representativeness as well as availability on the investment choices of female SMEs entrepreneurs in Banyumas, Cilacap and Purbalingga, and to analyze the moderating inﬂuence of ﬁnancial literacy on these relationships.","container-title":"Journal of Advanced Research in Social Sciences and Humanities","DOI":"10.26500/JARSSH-09-2024-0304","ISSN":"25977040, 25798480","issue":"3","journalAbbreviation":"J. adv. res. s. sci. hum.","language":"en","source":"DOI.org (Crossref)","title":"Behavioral Biases, Financial Literacy, and Investment Decisions: A Study on Women Entrepreneurs","title-short":"Behavioral Biases, Financial Literacy, and Investment Decisions","URL":"https://jarssh.com/ojs/index.php/jarssh/article/view/258","volume":"9","author":[{"family":"Baskoro","given":"Heru"}],"accessed":{"date-parts":[["2026",1,29]]},"issued":{"date-parts":[["2024"]]}}},{"id":8,"uris":["http://zotero.org/users/19503103/items/BVSMXXCM"],"itemData":{"id":8,"type":"article-journal","abstract":"This study investigates the theoretical link between heuristic behavioral factors and the investment decision-making of women entrepreneurs, focusing on the importance of financial literacy as a potential mediator shaping prudent decision-making. We argue that women’s financial literacy is an efficient way to apply behavioral considerations in wise decision making. Using the proportionate stratified sampling method, we collected data from women entrepreneurs who were formally registered in Punjab Province, Pakistan. Owing to the complex model and small sample size, the smart PLS method was applied to analyze the structural relationship between the measured and latent constructs. The results show that overconfidence and availability heuristics have a significant positive impact on investment decisions, while financial literacy plays an essential intervening role between the overconfidence heuristic, availability heuristic, and investment decision-making. Our results support the execution of financial literacy awareness among women entrepreneurs to stimulate their financial decision control and give them the independence to make prudent financial decisions.","container-title":"Gadjah Mada International Journal of Business","DOI":"10.22146/gamaijb.65457","ISSN":"2338-7238, 1411-1128","issue":"1","journalAbbreviation":"GADJAH MADA INT. J. BUS.","language":"en","license":"http://creativecommons.org/licenses/by-sa/4.0","page":"93","source":"DOI.org (Crossref)","title":"Investigating The Mediating Role of Financial Literacy on The Relationship Between Women Entrepreneurs’ Behavioral Biases and Investment Decision Making","URL":"https://jurnal.ugm.ac.id/gamaijb/article/view/65457","volume":"25","author":[{"family":"Iram","given":"Tahira"},{"family":"Bilal","given":"Ahmad Raza"},{"family":"Ahmad","given":"Zeshan"}],"accessed":{"date-parts":[["2026",1,29]]},"issued":{"date-parts":[["2023",2,8]]}}},{"id":55,"uris":["http://zotero.org/users/19503103/items/AMF289CH"],"itemData":{"id":55,"type":"article-journal","abstract":"This research aims to determine the influence of behavioral biases, and risk avoidance on investment decisions through financial literacy women entrepreneurs in Bengkulu Province. These researches used primary data obtained through questionnaire. The population in this study is women entrepreneurs in Bengkulu Province, and the sampling technique used is snowball sampling. The data obtained was analyzed using SmartPLS 4.0 software. The results suggest that investment decisions are affected by financial literacy and overconfident bias, but representativeness bias, anchoring bias, availability bias, and risk avoidance don’t directly affect investment decisions. And availability bias, overconfidence bias, representativeness bias, and risk avoidance can affect financial literacy, but anchoring bias cannot affect financial literacy. As well as financial literacy can mediate the interaction of overconfident bias, representativeness bias, availability bias, and risk avoidance, investment decisions. In addition, financial literacy hasn’t been able to mediate the interaction among anchoring bias and indirect investment decisions.","language":"en","source":"Zotero","title":"Financial literacy on behavioral biases and risk avoidance towards investment decisions","author":[{"family":"Wijayanti","given":"Ratna"},{"family":"Hatta","given":"Madani"},{"family":"Bhayangkari","given":"Audina Dwi"}],"issued":{"date-parts":[["2024"]]}}}],"schema":"https://github.com/citation-style-language/schema/raw/master/csl-citation.json"} </w:instrText>
      </w:r>
      <w:r w:rsidR="00F453B0">
        <w:rPr>
          <w:rFonts w:ascii="Times New Roman" w:hAnsi="Times New Roman" w:cs="Times New Roman"/>
          <w:sz w:val="24"/>
          <w:szCs w:val="24"/>
        </w:rPr>
        <w:fldChar w:fldCharType="separate"/>
      </w:r>
      <w:r w:rsidR="00F453B0" w:rsidRPr="00F453B0">
        <w:rPr>
          <w:rFonts w:ascii="Times New Roman" w:hAnsi="Times New Roman" w:cs="Times New Roman"/>
          <w:sz w:val="24"/>
        </w:rPr>
        <w:t>(Baskoro, 2024; Iram et al., 2023; Wijayanti et al., 2024)</w:t>
      </w:r>
      <w:r w:rsidR="00F453B0">
        <w:rPr>
          <w:rFonts w:ascii="Times New Roman" w:hAnsi="Times New Roman" w:cs="Times New Roman"/>
          <w:sz w:val="24"/>
          <w:szCs w:val="24"/>
        </w:rPr>
        <w:fldChar w:fldCharType="end"/>
      </w:r>
      <w:r w:rsidR="00F453B0">
        <w:rPr>
          <w:rFonts w:ascii="Times New Roman" w:hAnsi="Times New Roman" w:cs="Times New Roman"/>
          <w:sz w:val="24"/>
          <w:szCs w:val="24"/>
        </w:rPr>
        <w:t>.</w:t>
      </w:r>
      <w:r w:rsidR="00FB56DC">
        <w:rPr>
          <w:rFonts w:ascii="Times New Roman" w:hAnsi="Times New Roman" w:cs="Times New Roman"/>
          <w:sz w:val="24"/>
          <w:szCs w:val="24"/>
        </w:rPr>
        <w:t xml:space="preserve"> </w:t>
      </w:r>
      <w:r w:rsidR="00783F30" w:rsidRPr="00942F5B">
        <w:rPr>
          <w:rFonts w:ascii="Times New Roman" w:hAnsi="Times New Roman" w:cs="Times New Roman"/>
          <w:sz w:val="24"/>
          <w:szCs w:val="24"/>
        </w:rPr>
        <w:t xml:space="preserve">Furthermore, few </w:t>
      </w:r>
      <w:r w:rsidR="00F453B0">
        <w:rPr>
          <w:rFonts w:ascii="Times New Roman" w:hAnsi="Times New Roman" w:cs="Times New Roman"/>
          <w:sz w:val="24"/>
          <w:szCs w:val="24"/>
        </w:rPr>
        <w:t>studies</w:t>
      </w:r>
      <w:r w:rsidR="00783F30" w:rsidRPr="00942F5B">
        <w:rPr>
          <w:rFonts w:ascii="Times New Roman" w:hAnsi="Times New Roman" w:cs="Times New Roman"/>
          <w:sz w:val="24"/>
          <w:szCs w:val="24"/>
        </w:rPr>
        <w:t xml:space="preserve"> simultaneously integrate sociocultural, gender-based, and psychological biases. </w:t>
      </w:r>
      <w:r w:rsidR="00F92EC7" w:rsidRPr="00942F5B">
        <w:rPr>
          <w:rFonts w:ascii="Times New Roman" w:hAnsi="Times New Roman" w:cs="Times New Roman"/>
          <w:sz w:val="24"/>
          <w:szCs w:val="24"/>
        </w:rPr>
        <w:t>There is also a lack of focused studies in emerging and localized economic contexts</w:t>
      </w:r>
      <w:r w:rsidR="00F453B0">
        <w:rPr>
          <w:rFonts w:ascii="Times New Roman" w:hAnsi="Times New Roman" w:cs="Times New Roman"/>
          <w:sz w:val="24"/>
          <w:szCs w:val="24"/>
        </w:rPr>
        <w:t xml:space="preserve">, highlighted by </w:t>
      </w:r>
      <w:r w:rsidR="00F453B0">
        <w:rPr>
          <w:rFonts w:ascii="Times New Roman" w:hAnsi="Times New Roman" w:cs="Times New Roman"/>
          <w:sz w:val="24"/>
          <w:szCs w:val="24"/>
        </w:rPr>
        <w:fldChar w:fldCharType="begin"/>
      </w:r>
      <w:r w:rsidR="00F453B0">
        <w:rPr>
          <w:rFonts w:ascii="Times New Roman" w:hAnsi="Times New Roman" w:cs="Times New Roman"/>
          <w:sz w:val="24"/>
          <w:szCs w:val="24"/>
        </w:rPr>
        <w:instrText xml:space="preserve"> ADDIN ZOTERO_ITEM CSL_CITATION {"citationID":"dhF7q8hC","properties":{"formattedCitation":"(Kumar &amp; Goyal, 2015)","plainCitation":"(Kumar &amp; Goyal, 2015)","noteIndex":0},"citationItems":[{"id":49,"uris":["http://zotero.org/users/19503103/items/VHWJD8HV"],"itemData":{"id":49,"type":"article-journal","abstract":"– The purpose of this paper is to systematically review the literature published in past 33 years on behavioural biases in investment decision-making. The paper highlights the major gaps in the existing studies on behavioural biases. It also aims to raise specific questions for future research.  – We employ systematic literature review (SLR) method in the present study. The prominence of research is assessed by studying the year of publication, journal of publication, country of study, types of statistical method, citation analysis and content analysis on the literature on behavioural biases. The present study is based on 117 selected articles published in peer- review journals between 1980 and 2013.  – Much of the existing literature on behavioural biases indicates the limited research in emerging economies in this area, the dominance of secondary data-based empirical research, the lack of empirical research on individuals who exhibit herd behaviour, the focus on equity in home bias, and indecisive empirical findings on herding bias.  – This study focuses on individuals’ behavioural biases in investment decision-making. Our aim is to analyse the impact of cognitive biases on trading behaviour, volatility, market returns and portfolio selection.  – The paper covers a considerable period of time (1980-2013). To the best of authors’ knowledge, this study is the first using systematic literature review method in the area of behavioural finance and also the first to examine a combination of four different biases involved in investment decision-making. This paper will be useful to researchers, academicians and those working in the area of behavioural finance in understanding the impact of behavioural biases on investment decision-making.","container-title":"Qualitative Research in Financial Markets","DOI":"10.1108/QRFM-07-2014-0022","ISSN":"1755-4179","issue":"1","journalAbbreviation":"Qualitative Research in Financial Markets","page":"88-108","title":"Behavioural biases in investment decision making – a systematic literature review","URL":"https://doi.org/10.1108/QRFM-07-2014-0022","volume":"7","author":[{"family":"Kumar","given":"Satish"},{"family":"Goyal","given":"Nisha"}],"accessed":{"date-parts":[["2026",3,3]]},"issued":{"date-parts":[["2015",2,2]]}}}],"schema":"https://github.com/citation-style-language/schema/raw/master/csl-citation.json"} </w:instrText>
      </w:r>
      <w:r w:rsidR="00F453B0">
        <w:rPr>
          <w:rFonts w:ascii="Times New Roman" w:hAnsi="Times New Roman" w:cs="Times New Roman"/>
          <w:sz w:val="24"/>
          <w:szCs w:val="24"/>
        </w:rPr>
        <w:fldChar w:fldCharType="separate"/>
      </w:r>
      <w:r w:rsidR="00F453B0" w:rsidRPr="00F453B0">
        <w:rPr>
          <w:rFonts w:ascii="Times New Roman" w:hAnsi="Times New Roman" w:cs="Times New Roman"/>
          <w:sz w:val="24"/>
        </w:rPr>
        <w:t xml:space="preserve">Kumar &amp; Goyal, </w:t>
      </w:r>
      <w:r w:rsidR="00F453B0">
        <w:rPr>
          <w:rFonts w:ascii="Times New Roman" w:hAnsi="Times New Roman" w:cs="Times New Roman"/>
          <w:sz w:val="24"/>
        </w:rPr>
        <w:t>(</w:t>
      </w:r>
      <w:r w:rsidR="00F453B0" w:rsidRPr="00F453B0">
        <w:rPr>
          <w:rFonts w:ascii="Times New Roman" w:hAnsi="Times New Roman" w:cs="Times New Roman"/>
          <w:sz w:val="24"/>
        </w:rPr>
        <w:t>2015)</w:t>
      </w:r>
      <w:r w:rsidR="00F453B0">
        <w:rPr>
          <w:rFonts w:ascii="Times New Roman" w:hAnsi="Times New Roman" w:cs="Times New Roman"/>
          <w:sz w:val="24"/>
          <w:szCs w:val="24"/>
        </w:rPr>
        <w:fldChar w:fldCharType="end"/>
      </w:r>
      <w:r w:rsidR="00F453B0">
        <w:rPr>
          <w:rFonts w:ascii="Times New Roman" w:hAnsi="Times New Roman" w:cs="Times New Roman"/>
          <w:sz w:val="24"/>
          <w:szCs w:val="24"/>
        </w:rPr>
        <w:t xml:space="preserve">. </w:t>
      </w:r>
      <w:r w:rsidR="00A004CE" w:rsidRPr="00942F5B">
        <w:rPr>
          <w:rFonts w:ascii="Times New Roman" w:hAnsi="Times New Roman" w:cs="Times New Roman"/>
          <w:sz w:val="24"/>
          <w:szCs w:val="24"/>
        </w:rPr>
        <w:t>Therefore, a comprehensive examination of behavioral biases in the investment decision-making of women entrepreneurs is needed to fill these theoretical and contextual gaps.</w:t>
      </w:r>
    </w:p>
    <w:p w14:paraId="52D6EF2D" w14:textId="1A64996B" w:rsidR="004B071D" w:rsidRPr="00B51D16" w:rsidRDefault="004B071D" w:rsidP="00A31691">
      <w:pPr>
        <w:jc w:val="both"/>
        <w:rPr>
          <w:rFonts w:ascii="Times New Roman" w:hAnsi="Times New Roman" w:cs="Times New Roman"/>
          <w:b/>
          <w:bCs/>
          <w:sz w:val="24"/>
          <w:szCs w:val="24"/>
        </w:rPr>
      </w:pPr>
      <w:r w:rsidRPr="00B51D16">
        <w:rPr>
          <w:rFonts w:ascii="Times New Roman" w:hAnsi="Times New Roman" w:cs="Times New Roman"/>
          <w:b/>
          <w:bCs/>
          <w:sz w:val="24"/>
          <w:szCs w:val="24"/>
        </w:rPr>
        <w:t>Research Objectives</w:t>
      </w:r>
    </w:p>
    <w:p w14:paraId="7B0ACCD9" w14:textId="5936B23D" w:rsidR="005B107E" w:rsidRPr="00B51D16" w:rsidRDefault="00AD50F8" w:rsidP="00A31691">
      <w:pPr>
        <w:pStyle w:val="ListParagraph"/>
        <w:numPr>
          <w:ilvl w:val="0"/>
          <w:numId w:val="1"/>
        </w:numPr>
        <w:ind w:left="714" w:hanging="357"/>
        <w:contextualSpacing w:val="0"/>
        <w:jc w:val="both"/>
        <w:rPr>
          <w:rFonts w:ascii="Times New Roman" w:hAnsi="Times New Roman" w:cs="Times New Roman"/>
          <w:sz w:val="24"/>
          <w:szCs w:val="24"/>
        </w:rPr>
      </w:pPr>
      <w:r w:rsidRPr="00B51D16">
        <w:rPr>
          <w:rFonts w:ascii="Times New Roman" w:hAnsi="Times New Roman" w:cs="Times New Roman"/>
          <w:sz w:val="24"/>
          <w:szCs w:val="24"/>
        </w:rPr>
        <w:t>To analy</w:t>
      </w:r>
      <w:r w:rsidR="002B2899" w:rsidRPr="00B51D16">
        <w:rPr>
          <w:rFonts w:ascii="Times New Roman" w:hAnsi="Times New Roman" w:cs="Times New Roman"/>
          <w:sz w:val="24"/>
          <w:szCs w:val="24"/>
        </w:rPr>
        <w:t>s</w:t>
      </w:r>
      <w:r w:rsidRPr="00B51D16">
        <w:rPr>
          <w:rFonts w:ascii="Times New Roman" w:hAnsi="Times New Roman" w:cs="Times New Roman"/>
          <w:sz w:val="24"/>
          <w:szCs w:val="24"/>
        </w:rPr>
        <w:t>e the role of behavioral biases in the decision-making process of women entrepreneurs</w:t>
      </w:r>
      <w:r w:rsidR="000B78C5" w:rsidRPr="00B51D16">
        <w:rPr>
          <w:rFonts w:ascii="Times New Roman" w:hAnsi="Times New Roman" w:cs="Times New Roman"/>
          <w:sz w:val="24"/>
          <w:szCs w:val="24"/>
        </w:rPr>
        <w:t>.</w:t>
      </w:r>
    </w:p>
    <w:p w14:paraId="6B285AC4" w14:textId="2260BDBB" w:rsidR="00AE0416" w:rsidRPr="00B51D16" w:rsidRDefault="000B78C5" w:rsidP="00A31691">
      <w:pPr>
        <w:pStyle w:val="ListParagraph"/>
        <w:numPr>
          <w:ilvl w:val="0"/>
          <w:numId w:val="1"/>
        </w:numPr>
        <w:ind w:left="714" w:hanging="357"/>
        <w:contextualSpacing w:val="0"/>
        <w:jc w:val="both"/>
        <w:rPr>
          <w:rFonts w:ascii="Times New Roman" w:hAnsi="Times New Roman" w:cs="Times New Roman"/>
          <w:sz w:val="24"/>
          <w:szCs w:val="24"/>
        </w:rPr>
      </w:pPr>
      <w:r w:rsidRPr="00B51D16">
        <w:rPr>
          <w:rFonts w:ascii="Times New Roman" w:hAnsi="Times New Roman" w:cs="Times New Roman"/>
          <w:sz w:val="24"/>
          <w:szCs w:val="24"/>
        </w:rPr>
        <w:t xml:space="preserve">To identify major </w:t>
      </w:r>
      <w:r w:rsidR="00E948B8" w:rsidRPr="00B51D16">
        <w:rPr>
          <w:rFonts w:ascii="Times New Roman" w:hAnsi="Times New Roman" w:cs="Times New Roman"/>
          <w:sz w:val="24"/>
          <w:szCs w:val="24"/>
        </w:rPr>
        <w:t>behavioral biases affecting</w:t>
      </w:r>
      <w:r w:rsidR="00512549" w:rsidRPr="00B51D16">
        <w:rPr>
          <w:rFonts w:ascii="Times New Roman" w:hAnsi="Times New Roman" w:cs="Times New Roman"/>
          <w:sz w:val="24"/>
          <w:szCs w:val="24"/>
        </w:rPr>
        <w:t xml:space="preserve"> </w:t>
      </w:r>
      <w:r w:rsidR="00C83B8F" w:rsidRPr="00B51D16">
        <w:rPr>
          <w:rFonts w:ascii="Times New Roman" w:hAnsi="Times New Roman" w:cs="Times New Roman"/>
          <w:sz w:val="24"/>
          <w:szCs w:val="24"/>
        </w:rPr>
        <w:t xml:space="preserve">investment </w:t>
      </w:r>
      <w:r w:rsidR="00512549" w:rsidRPr="00B51D16">
        <w:rPr>
          <w:rFonts w:ascii="Times New Roman" w:hAnsi="Times New Roman" w:cs="Times New Roman"/>
          <w:sz w:val="24"/>
          <w:szCs w:val="24"/>
        </w:rPr>
        <w:t>decision-making of</w:t>
      </w:r>
      <w:r w:rsidR="00E948B8" w:rsidRPr="00B51D16">
        <w:rPr>
          <w:rFonts w:ascii="Times New Roman" w:hAnsi="Times New Roman" w:cs="Times New Roman"/>
          <w:sz w:val="24"/>
          <w:szCs w:val="24"/>
        </w:rPr>
        <w:t xml:space="preserve"> women entrepreneurs.</w:t>
      </w:r>
    </w:p>
    <w:p w14:paraId="4FED7C5F" w14:textId="1AA2FDB1" w:rsidR="00EA2936" w:rsidRPr="00B51D16" w:rsidRDefault="00B947B4" w:rsidP="00A31691">
      <w:pPr>
        <w:pStyle w:val="ListParagraph"/>
        <w:numPr>
          <w:ilvl w:val="0"/>
          <w:numId w:val="1"/>
        </w:numPr>
        <w:ind w:left="714" w:hanging="357"/>
        <w:contextualSpacing w:val="0"/>
        <w:jc w:val="both"/>
        <w:rPr>
          <w:rFonts w:ascii="Times New Roman" w:hAnsi="Times New Roman" w:cs="Times New Roman"/>
          <w:sz w:val="24"/>
          <w:szCs w:val="24"/>
        </w:rPr>
      </w:pPr>
      <w:r w:rsidRPr="00B51D16">
        <w:rPr>
          <w:rFonts w:ascii="Times New Roman" w:hAnsi="Times New Roman" w:cs="Times New Roman"/>
          <w:sz w:val="24"/>
          <w:szCs w:val="24"/>
        </w:rPr>
        <w:t xml:space="preserve">To study the </w:t>
      </w:r>
      <w:r w:rsidR="00FF1BCE">
        <w:rPr>
          <w:rFonts w:ascii="Times New Roman" w:hAnsi="Times New Roman" w:cs="Times New Roman"/>
          <w:sz w:val="24"/>
          <w:szCs w:val="24"/>
        </w:rPr>
        <w:t>antecedent</w:t>
      </w:r>
      <w:r w:rsidR="00FF1BCE" w:rsidRPr="00B51D16">
        <w:rPr>
          <w:rFonts w:ascii="Times New Roman" w:hAnsi="Times New Roman" w:cs="Times New Roman"/>
          <w:sz w:val="24"/>
          <w:szCs w:val="24"/>
        </w:rPr>
        <w:t xml:space="preserve"> </w:t>
      </w:r>
      <w:r w:rsidRPr="00B51D16">
        <w:rPr>
          <w:rFonts w:ascii="Times New Roman" w:hAnsi="Times New Roman" w:cs="Times New Roman"/>
          <w:sz w:val="24"/>
          <w:szCs w:val="24"/>
        </w:rPr>
        <w:t xml:space="preserve">factors influencing </w:t>
      </w:r>
      <w:proofErr w:type="spellStart"/>
      <w:r w:rsidRPr="00B51D16">
        <w:rPr>
          <w:rFonts w:ascii="Times New Roman" w:hAnsi="Times New Roman" w:cs="Times New Roman"/>
          <w:sz w:val="24"/>
          <w:szCs w:val="24"/>
        </w:rPr>
        <w:t>behavioral</w:t>
      </w:r>
      <w:proofErr w:type="spellEnd"/>
      <w:r w:rsidRPr="00B51D16">
        <w:rPr>
          <w:rFonts w:ascii="Times New Roman" w:hAnsi="Times New Roman" w:cs="Times New Roman"/>
          <w:sz w:val="24"/>
          <w:szCs w:val="24"/>
        </w:rPr>
        <w:t xml:space="preserve"> biases in Women entrepreneurs</w:t>
      </w:r>
      <w:r w:rsidR="00CA0014">
        <w:rPr>
          <w:rFonts w:ascii="Times New Roman" w:hAnsi="Times New Roman" w:cs="Times New Roman"/>
          <w:sz w:val="24"/>
          <w:szCs w:val="24"/>
        </w:rPr>
        <w:t xml:space="preserve">’ </w:t>
      </w:r>
      <w:r w:rsidR="00792535">
        <w:rPr>
          <w:rFonts w:ascii="Times New Roman" w:hAnsi="Times New Roman" w:cs="Times New Roman"/>
          <w:sz w:val="24"/>
          <w:szCs w:val="24"/>
        </w:rPr>
        <w:t>investment decision</w:t>
      </w:r>
      <w:r w:rsidR="00CA0014">
        <w:rPr>
          <w:rFonts w:ascii="Times New Roman" w:hAnsi="Times New Roman" w:cs="Times New Roman"/>
          <w:sz w:val="24"/>
          <w:szCs w:val="24"/>
        </w:rPr>
        <w:t>.</w:t>
      </w:r>
    </w:p>
    <w:p w14:paraId="3DFB8F14" w14:textId="41C8140C" w:rsidR="004B071D" w:rsidRPr="00B51D16" w:rsidRDefault="004B071D" w:rsidP="00A31691">
      <w:pPr>
        <w:jc w:val="both"/>
        <w:rPr>
          <w:rFonts w:ascii="Times New Roman" w:hAnsi="Times New Roman" w:cs="Times New Roman"/>
          <w:b/>
          <w:bCs/>
          <w:sz w:val="24"/>
          <w:szCs w:val="24"/>
        </w:rPr>
      </w:pPr>
      <w:r w:rsidRPr="00B51D16">
        <w:rPr>
          <w:rFonts w:ascii="Times New Roman" w:hAnsi="Times New Roman" w:cs="Times New Roman"/>
          <w:b/>
          <w:bCs/>
          <w:sz w:val="24"/>
          <w:szCs w:val="24"/>
        </w:rPr>
        <w:t>Research Methodology</w:t>
      </w:r>
    </w:p>
    <w:p w14:paraId="6810F0F8" w14:textId="6C62246F" w:rsidR="00F453B0" w:rsidRPr="007220AB" w:rsidRDefault="00F453B0" w:rsidP="00F453B0">
      <w:pPr>
        <w:jc w:val="both"/>
        <w:rPr>
          <w:rFonts w:ascii="Times New Roman" w:hAnsi="Times New Roman" w:cs="Times New Roman"/>
          <w:sz w:val="24"/>
          <w:szCs w:val="24"/>
        </w:rPr>
      </w:pPr>
      <w:r w:rsidRPr="007220AB">
        <w:rPr>
          <w:rFonts w:ascii="Times New Roman" w:hAnsi="Times New Roman" w:cs="Times New Roman"/>
          <w:sz w:val="24"/>
          <w:szCs w:val="24"/>
        </w:rPr>
        <w:t xml:space="preserve">The present study adopts a conceptual research design to examine the influence of </w:t>
      </w:r>
      <w:proofErr w:type="spellStart"/>
      <w:r w:rsidRPr="007220AB">
        <w:rPr>
          <w:rFonts w:ascii="Times New Roman" w:hAnsi="Times New Roman" w:cs="Times New Roman"/>
          <w:sz w:val="24"/>
          <w:szCs w:val="24"/>
        </w:rPr>
        <w:t>behavioral</w:t>
      </w:r>
      <w:proofErr w:type="spellEnd"/>
      <w:r w:rsidRPr="007220AB">
        <w:rPr>
          <w:rFonts w:ascii="Times New Roman" w:hAnsi="Times New Roman" w:cs="Times New Roman"/>
          <w:sz w:val="24"/>
          <w:szCs w:val="24"/>
        </w:rPr>
        <w:t xml:space="preserve"> biases on the investment decision-making of women entrepreneurs. It is based on an extensive review of existing literature on </w:t>
      </w:r>
      <w:proofErr w:type="spellStart"/>
      <w:r w:rsidRPr="007220AB">
        <w:rPr>
          <w:rFonts w:ascii="Times New Roman" w:hAnsi="Times New Roman" w:cs="Times New Roman"/>
          <w:sz w:val="24"/>
          <w:szCs w:val="24"/>
        </w:rPr>
        <w:t>behavioral</w:t>
      </w:r>
      <w:proofErr w:type="spellEnd"/>
      <w:r w:rsidRPr="007220AB">
        <w:rPr>
          <w:rFonts w:ascii="Times New Roman" w:hAnsi="Times New Roman" w:cs="Times New Roman"/>
          <w:sz w:val="24"/>
          <w:szCs w:val="24"/>
        </w:rPr>
        <w:t xml:space="preserve"> finance and women entrepreneurship. The secondary data is collected by peer-reviewed journals, articles, books, research reports and credible academic databases. The study further utilises conceptual analysis to examine and synthesise core concepts such as </w:t>
      </w:r>
      <w:proofErr w:type="spellStart"/>
      <w:r w:rsidRPr="007220AB">
        <w:rPr>
          <w:rFonts w:ascii="Times New Roman" w:hAnsi="Times New Roman" w:cs="Times New Roman"/>
          <w:sz w:val="24"/>
          <w:szCs w:val="24"/>
        </w:rPr>
        <w:t>behavioral</w:t>
      </w:r>
      <w:proofErr w:type="spellEnd"/>
      <w:r w:rsidRPr="007220AB">
        <w:rPr>
          <w:rFonts w:ascii="Times New Roman" w:hAnsi="Times New Roman" w:cs="Times New Roman"/>
          <w:sz w:val="24"/>
          <w:szCs w:val="24"/>
        </w:rPr>
        <w:t xml:space="preserve"> biases,</w:t>
      </w:r>
      <w:r w:rsidR="00196367">
        <w:rPr>
          <w:rFonts w:ascii="Times New Roman" w:hAnsi="Times New Roman" w:cs="Times New Roman"/>
          <w:sz w:val="24"/>
          <w:szCs w:val="24"/>
        </w:rPr>
        <w:t xml:space="preserve"> antecedent</w:t>
      </w:r>
      <w:r w:rsidRPr="007220AB">
        <w:rPr>
          <w:rFonts w:ascii="Times New Roman" w:hAnsi="Times New Roman" w:cs="Times New Roman"/>
          <w:sz w:val="24"/>
          <w:szCs w:val="24"/>
        </w:rPr>
        <w:t xml:space="preserve"> factors, and investment decision-making. This approach helps in understanding the theoretical relationships among the variables. Based on the synthesis of existing studies, a conceptual framework is developed. The framework shows that </w:t>
      </w:r>
      <w:r w:rsidR="00FF1BCE">
        <w:rPr>
          <w:rFonts w:ascii="Times New Roman" w:hAnsi="Times New Roman" w:cs="Times New Roman"/>
          <w:sz w:val="24"/>
          <w:szCs w:val="24"/>
        </w:rPr>
        <w:t>antecedent</w:t>
      </w:r>
      <w:r w:rsidR="00FF1BCE" w:rsidRPr="007220AB">
        <w:rPr>
          <w:rFonts w:ascii="Times New Roman" w:hAnsi="Times New Roman" w:cs="Times New Roman"/>
          <w:sz w:val="24"/>
          <w:szCs w:val="24"/>
        </w:rPr>
        <w:t xml:space="preserve"> </w:t>
      </w:r>
      <w:r w:rsidRPr="007220AB">
        <w:rPr>
          <w:rFonts w:ascii="Times New Roman" w:hAnsi="Times New Roman" w:cs="Times New Roman"/>
          <w:sz w:val="24"/>
          <w:szCs w:val="24"/>
        </w:rPr>
        <w:t xml:space="preserve">factors influence </w:t>
      </w:r>
      <w:proofErr w:type="spellStart"/>
      <w:r w:rsidRPr="007220AB">
        <w:rPr>
          <w:rFonts w:ascii="Times New Roman" w:hAnsi="Times New Roman" w:cs="Times New Roman"/>
          <w:sz w:val="24"/>
          <w:szCs w:val="24"/>
        </w:rPr>
        <w:t>behavioral</w:t>
      </w:r>
      <w:proofErr w:type="spellEnd"/>
      <w:r w:rsidRPr="007220AB">
        <w:rPr>
          <w:rFonts w:ascii="Times New Roman" w:hAnsi="Times New Roman" w:cs="Times New Roman"/>
          <w:sz w:val="24"/>
          <w:szCs w:val="24"/>
        </w:rPr>
        <w:t xml:space="preserve"> biases, which in turn affect investment decision-making. It also includes moderating variables such as financial literacy, risk tolerance, and entrepreneurial experience to explain how these relationships may vary.</w:t>
      </w:r>
    </w:p>
    <w:p w14:paraId="24E3E906" w14:textId="77777777" w:rsidR="00EA2936" w:rsidRPr="00B51D16" w:rsidRDefault="00EA2936" w:rsidP="00A31691">
      <w:pPr>
        <w:jc w:val="both"/>
        <w:rPr>
          <w:rFonts w:ascii="Times New Roman" w:hAnsi="Times New Roman" w:cs="Times New Roman"/>
          <w:sz w:val="24"/>
          <w:szCs w:val="24"/>
        </w:rPr>
      </w:pPr>
    </w:p>
    <w:p w14:paraId="57E155A7" w14:textId="6B046620" w:rsidR="004F7291" w:rsidRPr="00B51D16" w:rsidRDefault="0013601D" w:rsidP="00A31691">
      <w:pPr>
        <w:jc w:val="both"/>
        <w:rPr>
          <w:rFonts w:ascii="Times New Roman" w:hAnsi="Times New Roman" w:cs="Times New Roman"/>
          <w:b/>
          <w:bCs/>
          <w:sz w:val="24"/>
          <w:szCs w:val="24"/>
        </w:rPr>
      </w:pPr>
      <w:proofErr w:type="spellStart"/>
      <w:r w:rsidRPr="00B51D16">
        <w:rPr>
          <w:rFonts w:ascii="Times New Roman" w:hAnsi="Times New Roman" w:cs="Times New Roman"/>
          <w:b/>
          <w:bCs/>
          <w:sz w:val="24"/>
          <w:szCs w:val="24"/>
        </w:rPr>
        <w:t>Behavioral</w:t>
      </w:r>
      <w:proofErr w:type="spellEnd"/>
      <w:r w:rsidRPr="00B51D16">
        <w:rPr>
          <w:rFonts w:ascii="Times New Roman" w:hAnsi="Times New Roman" w:cs="Times New Roman"/>
          <w:b/>
          <w:bCs/>
          <w:sz w:val="24"/>
          <w:szCs w:val="24"/>
        </w:rPr>
        <w:t xml:space="preserve"> Biases </w:t>
      </w:r>
      <w:r w:rsidR="00872E3C" w:rsidRPr="00872E3C">
        <w:rPr>
          <w:rFonts w:ascii="Times New Roman" w:hAnsi="Times New Roman" w:cs="Times New Roman"/>
          <w:b/>
          <w:bCs/>
          <w:sz w:val="24"/>
          <w:szCs w:val="24"/>
        </w:rPr>
        <w:t>Influencing</w:t>
      </w:r>
      <w:r w:rsidR="00872E3C" w:rsidRPr="00B51D16">
        <w:rPr>
          <w:rFonts w:ascii="Times New Roman" w:hAnsi="Times New Roman" w:cs="Times New Roman"/>
          <w:b/>
          <w:bCs/>
          <w:sz w:val="24"/>
          <w:szCs w:val="24"/>
        </w:rPr>
        <w:t xml:space="preserve"> </w:t>
      </w:r>
      <w:r w:rsidR="007A5CCB" w:rsidRPr="00B51D16">
        <w:rPr>
          <w:rFonts w:ascii="Times New Roman" w:hAnsi="Times New Roman" w:cs="Times New Roman"/>
          <w:b/>
          <w:bCs/>
          <w:sz w:val="24"/>
          <w:szCs w:val="24"/>
        </w:rPr>
        <w:t>Investment</w:t>
      </w:r>
      <w:r w:rsidRPr="00B51D16">
        <w:rPr>
          <w:rFonts w:ascii="Times New Roman" w:hAnsi="Times New Roman" w:cs="Times New Roman"/>
          <w:b/>
          <w:bCs/>
          <w:sz w:val="24"/>
          <w:szCs w:val="24"/>
        </w:rPr>
        <w:t xml:space="preserve"> Decision-making of Women Entrepreneurs</w:t>
      </w:r>
    </w:p>
    <w:p w14:paraId="1C03E6EE" w14:textId="02FF7CD1" w:rsidR="00BA7D46" w:rsidRDefault="007B2644" w:rsidP="00A31691">
      <w:pPr>
        <w:jc w:val="both"/>
        <w:rPr>
          <w:rFonts w:ascii="Times New Roman" w:hAnsi="Times New Roman" w:cs="Times New Roman"/>
          <w:sz w:val="24"/>
          <w:szCs w:val="24"/>
        </w:rPr>
      </w:pPr>
      <w:r w:rsidRPr="00942F5B">
        <w:rPr>
          <w:rFonts w:ascii="Times New Roman" w:hAnsi="Times New Roman" w:cs="Times New Roman"/>
          <w:sz w:val="24"/>
          <w:szCs w:val="24"/>
        </w:rPr>
        <w:t>Investment choices are not always made in a fully logical way. People often depend on mental shortcuts, which can lead to mistakes in judgment.</w:t>
      </w:r>
      <w:r w:rsidR="006F05F7" w:rsidRPr="00942F5B">
        <w:rPr>
          <w:rFonts w:ascii="Times New Roman" w:hAnsi="Times New Roman" w:cs="Times New Roman"/>
          <w:sz w:val="24"/>
          <w:szCs w:val="24"/>
        </w:rPr>
        <w:t xml:space="preserve"> Behavioral finance theory, introduced by</w:t>
      </w:r>
      <w:r w:rsidR="007E3A5C">
        <w:rPr>
          <w:rFonts w:ascii="Times New Roman" w:hAnsi="Times New Roman" w:cs="Times New Roman"/>
          <w:sz w:val="24"/>
          <w:szCs w:val="24"/>
        </w:rPr>
        <w:t xml:space="preserve"> </w:t>
      </w:r>
      <w:r w:rsidR="007E3A5C" w:rsidRPr="007E3A5C">
        <w:rPr>
          <w:rFonts w:ascii="Times New Roman" w:hAnsi="Times New Roman" w:cs="Times New Roman"/>
          <w:b/>
          <w:bCs/>
          <w:sz w:val="24"/>
          <w:szCs w:val="24"/>
        </w:rPr>
        <w:fldChar w:fldCharType="begin"/>
      </w:r>
      <w:r w:rsidR="007E3A5C" w:rsidRPr="007E3A5C">
        <w:rPr>
          <w:rFonts w:ascii="Times New Roman" w:hAnsi="Times New Roman" w:cs="Times New Roman"/>
          <w:b/>
          <w:bCs/>
          <w:sz w:val="24"/>
          <w:szCs w:val="24"/>
        </w:rPr>
        <w:instrText xml:space="preserve"> ADDIN ZOTERO_ITEM CSL_CITATION {"citationID":"YLhMtn7T","properties":{"formattedCitation":"(Kahneman &amp; Tversky, 1979)","plainCitation":"(Kahneman &amp; Tversky, 1979)","noteIndex":0},"citationItems":[{"id":10,"uris":["http://zotero.org/users/19503103/items/NX2VI2HR"],"itemData":{"id":10,"type":"article-journal","abstract":"The financial market is significantly influenced by investor psychology, with behavioral biases shaping investment decisions. The Indian mutual fund industry has grown rapidly, with Assets Under Management (AUM) exceeding ₹40 trillion. Despite this, rather than using logical analysis, many investors base their decisions on biases, leading to inconsistent investment patterns. The impact of behavioral biases on investing decision-making, including herd mentality, anchoring, loss aversion, and overconfidence, is investigated in this study. The primary objective is to analysed how these biases affect investor choices and suggest ways to promote rational financial behavior. A structured survey was conducted among investors in Bengaluru city, and data was analysed using statistical models, including regression and factor analysis, with spss as the analytical tool. The study evaluates the degree and influence of cognitive as well as emotional biases on investing behavior using important behavioral finance theories. The results show that psychological biases often cause investors to stray from logical decision-making, which impacts the performance of their portfolios. Over confidence leads to excessive trading, while loss aversion discourages necessary risks. The study emphasizes the necessity of bias-mitigation techniques and financial literacy initiatives. Future research can explore behavioral interventions to improve investor decision-making and financial stability.","container-title":"Econometrica","DOI":"10.2307/1914185","ISSN":"00129682","issue":"2","journalAbbreviation":"Econometrica","language":"en","page":"263","source":"DOI.org (Crossref)","title":"Prospect Theory: An Analysis of Decision under Risk","title-short":"Prospect Theory","URL":"https://www.jstor.org/stable/1914185?origin=crossref","volume":"47","author":[{"family":"Kahneman","given":"Daniel"},{"family":"Tversky","given":"Amos"}],"accessed":{"date-parts":[["2026",1,29]]},"issued":{"date-parts":[["1979",3]]}}}],"schema":"https://github.com/citation-style-language/schema/raw/master/csl-citation.json"} </w:instrText>
      </w:r>
      <w:r w:rsidR="007E3A5C" w:rsidRPr="007E3A5C">
        <w:rPr>
          <w:rFonts w:ascii="Times New Roman" w:hAnsi="Times New Roman" w:cs="Times New Roman"/>
          <w:b/>
          <w:bCs/>
          <w:sz w:val="24"/>
          <w:szCs w:val="24"/>
        </w:rPr>
        <w:fldChar w:fldCharType="separate"/>
      </w:r>
      <w:r w:rsidR="007E3A5C" w:rsidRPr="007E3A5C">
        <w:rPr>
          <w:rFonts w:ascii="Times New Roman" w:hAnsi="Times New Roman" w:cs="Times New Roman"/>
          <w:b/>
          <w:bCs/>
          <w:sz w:val="24"/>
        </w:rPr>
        <w:t xml:space="preserve">Kahneman &amp; Tversky, </w:t>
      </w:r>
      <w:r w:rsidR="00F453B0">
        <w:rPr>
          <w:rFonts w:ascii="Times New Roman" w:hAnsi="Times New Roman" w:cs="Times New Roman"/>
          <w:b/>
          <w:bCs/>
          <w:sz w:val="24"/>
        </w:rPr>
        <w:t>(</w:t>
      </w:r>
      <w:r w:rsidR="007E3A5C" w:rsidRPr="007E3A5C">
        <w:rPr>
          <w:rFonts w:ascii="Times New Roman" w:hAnsi="Times New Roman" w:cs="Times New Roman"/>
          <w:b/>
          <w:bCs/>
          <w:sz w:val="24"/>
        </w:rPr>
        <w:t>1979)</w:t>
      </w:r>
      <w:r w:rsidR="007E3A5C" w:rsidRPr="007E3A5C">
        <w:rPr>
          <w:rFonts w:ascii="Times New Roman" w:hAnsi="Times New Roman" w:cs="Times New Roman"/>
          <w:b/>
          <w:bCs/>
          <w:sz w:val="24"/>
          <w:szCs w:val="24"/>
        </w:rPr>
        <w:fldChar w:fldCharType="end"/>
      </w:r>
      <w:r w:rsidR="007E3A5C">
        <w:rPr>
          <w:rFonts w:ascii="Times New Roman" w:hAnsi="Times New Roman" w:cs="Times New Roman"/>
          <w:sz w:val="24"/>
          <w:szCs w:val="24"/>
        </w:rPr>
        <w:t xml:space="preserve"> </w:t>
      </w:r>
      <w:r w:rsidR="006F05F7" w:rsidRPr="00942F5B">
        <w:rPr>
          <w:rFonts w:ascii="Times New Roman" w:hAnsi="Times New Roman" w:cs="Times New Roman"/>
          <w:sz w:val="24"/>
          <w:szCs w:val="24"/>
        </w:rPr>
        <w:t xml:space="preserve">, explains how investors rely on heuristics that may lead to </w:t>
      </w:r>
      <w:r w:rsidR="006F05F7" w:rsidRPr="00942F5B">
        <w:rPr>
          <w:rFonts w:ascii="Times New Roman" w:hAnsi="Times New Roman" w:cs="Times New Roman"/>
          <w:sz w:val="24"/>
          <w:szCs w:val="24"/>
        </w:rPr>
        <w:lastRenderedPageBreak/>
        <w:t>systematic errors in judgment.</w:t>
      </w:r>
      <w:r w:rsidR="00F7533B" w:rsidRPr="00942F5B">
        <w:rPr>
          <w:rFonts w:ascii="Times New Roman" w:hAnsi="Times New Roman" w:cs="Times New Roman"/>
          <w:sz w:val="24"/>
          <w:szCs w:val="24"/>
        </w:rPr>
        <w:t xml:space="preserve"> </w:t>
      </w:r>
      <w:r w:rsidR="003D6A75" w:rsidRPr="00942F5B">
        <w:rPr>
          <w:rFonts w:ascii="Times New Roman" w:hAnsi="Times New Roman" w:cs="Times New Roman"/>
          <w:sz w:val="24"/>
          <w:szCs w:val="24"/>
        </w:rPr>
        <w:t>Several behavioral biases significantly influence their investment decision-making</w:t>
      </w:r>
      <w:r w:rsidR="00F567AE" w:rsidRPr="00942F5B">
        <w:rPr>
          <w:rFonts w:ascii="Times New Roman" w:hAnsi="Times New Roman" w:cs="Times New Roman"/>
          <w:sz w:val="24"/>
          <w:szCs w:val="24"/>
        </w:rPr>
        <w:t xml:space="preserve"> of </w:t>
      </w:r>
      <w:r w:rsidR="00203EF3" w:rsidRPr="00942F5B">
        <w:rPr>
          <w:rFonts w:ascii="Times New Roman" w:hAnsi="Times New Roman" w:cs="Times New Roman"/>
          <w:sz w:val="24"/>
          <w:szCs w:val="24"/>
        </w:rPr>
        <w:t>Women entrepreneurs</w:t>
      </w:r>
      <w:r w:rsidR="00BA7D46">
        <w:rPr>
          <w:rFonts w:ascii="Times New Roman" w:hAnsi="Times New Roman" w:cs="Times New Roman"/>
          <w:sz w:val="24"/>
          <w:szCs w:val="24"/>
        </w:rPr>
        <w:t xml:space="preserve">. </w:t>
      </w:r>
    </w:p>
    <w:p w14:paraId="7F6584E1" w14:textId="77777777" w:rsidR="00F453B0" w:rsidRPr="007220AB" w:rsidRDefault="00F453B0" w:rsidP="00F453B0">
      <w:pPr>
        <w:jc w:val="both"/>
        <w:rPr>
          <w:rFonts w:ascii="Times New Roman" w:eastAsia="Times New Roman" w:hAnsi="Times New Roman" w:cs="Times New Roman"/>
          <w:sz w:val="24"/>
          <w:szCs w:val="24"/>
          <w:lang w:eastAsia="en-IN"/>
        </w:rPr>
      </w:pPr>
      <w:r w:rsidRPr="007220AB">
        <w:rPr>
          <w:rFonts w:ascii="Times New Roman" w:hAnsi="Times New Roman" w:cs="Times New Roman"/>
          <w:sz w:val="24"/>
          <w:szCs w:val="24"/>
        </w:rPr>
        <w:t xml:space="preserve">One of the most prominent </w:t>
      </w:r>
      <w:proofErr w:type="spellStart"/>
      <w:r w:rsidRPr="007220AB">
        <w:rPr>
          <w:rFonts w:ascii="Times New Roman" w:hAnsi="Times New Roman" w:cs="Times New Roman"/>
          <w:sz w:val="24"/>
          <w:szCs w:val="24"/>
        </w:rPr>
        <w:t>behavioral</w:t>
      </w:r>
      <w:proofErr w:type="spellEnd"/>
      <w:r w:rsidRPr="007220AB">
        <w:rPr>
          <w:rFonts w:ascii="Times New Roman" w:hAnsi="Times New Roman" w:cs="Times New Roman"/>
          <w:sz w:val="24"/>
          <w:szCs w:val="24"/>
        </w:rPr>
        <w:t xml:space="preserve"> biases is </w:t>
      </w:r>
      <w:r w:rsidRPr="007220AB">
        <w:rPr>
          <w:rFonts w:ascii="Times New Roman" w:eastAsia="Times New Roman" w:hAnsi="Times New Roman" w:cs="Times New Roman"/>
          <w:sz w:val="24"/>
          <w:szCs w:val="24"/>
          <w:lang w:eastAsia="en-IN"/>
        </w:rPr>
        <w:t>Overconfidence bias</w:t>
      </w:r>
      <w:r w:rsidRPr="007220AB">
        <w:rPr>
          <w:rFonts w:ascii="Times New Roman" w:hAnsi="Times New Roman" w:cs="Times New Roman"/>
          <w:sz w:val="24"/>
          <w:szCs w:val="24"/>
        </w:rPr>
        <w:t xml:space="preserve">, affecting women entrepreneurs’ investment decisions.  </w:t>
      </w:r>
      <w:r w:rsidRPr="007220AB">
        <w:rPr>
          <w:rFonts w:ascii="Times New Roman" w:eastAsia="Times New Roman" w:hAnsi="Times New Roman" w:cs="Times New Roman"/>
          <w:sz w:val="24"/>
          <w:szCs w:val="24"/>
          <w:lang w:eastAsia="en-IN"/>
        </w:rPr>
        <w:t>The term overconfidence describes an individual's tendency to overestimate their level of knowledge, predicting skills, or control over results. Women entrepreneurs who experience business success may develop strong confidence in their decision-making skills. In some cases, overconfidence may encourage aggressive investments without proper financial analysis. Women entrepreneurs generally show less overconfidence than male entrepreneurs, which can result in conservative investment strategies. Reduced overconfidence can result in more cautious decision-making, but even in favourable situations, it can also cause reluctance, postponed investments, or a dependence on outside approval.</w:t>
      </w:r>
    </w:p>
    <w:p w14:paraId="5D21ED14" w14:textId="77777777" w:rsidR="00CB33E0" w:rsidRDefault="00290036" w:rsidP="00A31691">
      <w:pPr>
        <w:jc w:val="both"/>
        <w:rPr>
          <w:rFonts w:ascii="Times New Roman" w:hAnsi="Times New Roman" w:cs="Times New Roman"/>
          <w:sz w:val="24"/>
          <w:szCs w:val="24"/>
        </w:rPr>
      </w:pPr>
      <w:r w:rsidRPr="005C69B6">
        <w:rPr>
          <w:rFonts w:ascii="Times New Roman" w:hAnsi="Times New Roman" w:cs="Times New Roman"/>
          <w:sz w:val="24"/>
          <w:szCs w:val="24"/>
        </w:rPr>
        <w:t xml:space="preserve">Another </w:t>
      </w:r>
      <w:r w:rsidR="005C69B6">
        <w:rPr>
          <w:rFonts w:ascii="Times New Roman" w:hAnsi="Times New Roman" w:cs="Times New Roman"/>
          <w:sz w:val="24"/>
          <w:szCs w:val="24"/>
        </w:rPr>
        <w:t xml:space="preserve">important bias is </w:t>
      </w:r>
      <w:r w:rsidR="00846BC5" w:rsidRPr="00846BC5">
        <w:rPr>
          <w:rFonts w:ascii="Times New Roman" w:hAnsi="Times New Roman" w:cs="Times New Roman"/>
          <w:b/>
          <w:bCs/>
          <w:sz w:val="24"/>
          <w:szCs w:val="24"/>
        </w:rPr>
        <w:t>a</w:t>
      </w:r>
      <w:r w:rsidR="003C228F" w:rsidRPr="00846BC5">
        <w:rPr>
          <w:rFonts w:ascii="Times New Roman" w:hAnsi="Times New Roman" w:cs="Times New Roman"/>
          <w:b/>
          <w:bCs/>
          <w:sz w:val="24"/>
          <w:szCs w:val="24"/>
        </w:rPr>
        <w:t>nchoring bias</w:t>
      </w:r>
      <w:r w:rsidR="00846BC5">
        <w:rPr>
          <w:rFonts w:ascii="Times New Roman" w:hAnsi="Times New Roman" w:cs="Times New Roman"/>
          <w:sz w:val="24"/>
          <w:szCs w:val="24"/>
        </w:rPr>
        <w:t>, which</w:t>
      </w:r>
      <w:r w:rsidR="003C228F" w:rsidRPr="00B51D16">
        <w:rPr>
          <w:rFonts w:ascii="Times New Roman" w:hAnsi="Times New Roman" w:cs="Times New Roman"/>
          <w:sz w:val="24"/>
          <w:szCs w:val="24"/>
        </w:rPr>
        <w:t xml:space="preserve"> influences women entrepreneurs to depend </w:t>
      </w:r>
      <w:r w:rsidR="00B039FE" w:rsidRPr="00B51D16">
        <w:rPr>
          <w:rFonts w:ascii="Times New Roman" w:hAnsi="Times New Roman" w:cs="Times New Roman"/>
          <w:sz w:val="24"/>
          <w:szCs w:val="24"/>
        </w:rPr>
        <w:t xml:space="preserve">on initial cost estimates, </w:t>
      </w:r>
      <w:r w:rsidR="00AA7705" w:rsidRPr="00B51D16">
        <w:rPr>
          <w:rFonts w:ascii="Times New Roman" w:hAnsi="Times New Roman" w:cs="Times New Roman"/>
          <w:sz w:val="24"/>
          <w:szCs w:val="24"/>
        </w:rPr>
        <w:t>past investment returns</w:t>
      </w:r>
      <w:r w:rsidR="00565EE8" w:rsidRPr="00B51D16">
        <w:rPr>
          <w:rFonts w:ascii="Times New Roman" w:hAnsi="Times New Roman" w:cs="Times New Roman"/>
          <w:sz w:val="24"/>
          <w:szCs w:val="24"/>
        </w:rPr>
        <w:t xml:space="preserve">, or traditional business models while </w:t>
      </w:r>
      <w:r w:rsidR="008D5292" w:rsidRPr="00B51D16">
        <w:rPr>
          <w:rFonts w:ascii="Times New Roman" w:hAnsi="Times New Roman" w:cs="Times New Roman"/>
          <w:sz w:val="24"/>
          <w:szCs w:val="24"/>
        </w:rPr>
        <w:t xml:space="preserve">evaluating new investment opportunities. </w:t>
      </w:r>
      <w:r w:rsidR="00A855C3" w:rsidRPr="00B51D16">
        <w:rPr>
          <w:rFonts w:ascii="Times New Roman" w:hAnsi="Times New Roman" w:cs="Times New Roman"/>
          <w:sz w:val="24"/>
          <w:szCs w:val="24"/>
        </w:rPr>
        <w:t>In the Indian context, business owners could base their choices on past investment levels or family business customs, neglecting shifting market conditions, inflation, or advancements in technology.</w:t>
      </w:r>
    </w:p>
    <w:p w14:paraId="3BA9CE9A" w14:textId="77777777" w:rsidR="00F453B0" w:rsidRPr="007220AB" w:rsidRDefault="00F453B0" w:rsidP="00F453B0">
      <w:pPr>
        <w:jc w:val="both"/>
        <w:rPr>
          <w:rFonts w:ascii="Times New Roman" w:hAnsi="Times New Roman" w:cs="Times New Roman"/>
          <w:sz w:val="24"/>
          <w:szCs w:val="24"/>
        </w:rPr>
      </w:pPr>
      <w:r w:rsidRPr="007220AB">
        <w:rPr>
          <w:rFonts w:ascii="Times New Roman" w:eastAsia="Times New Roman" w:hAnsi="Times New Roman" w:cs="Times New Roman"/>
          <w:sz w:val="24"/>
          <w:szCs w:val="24"/>
          <w:lang w:eastAsia="en-IN"/>
        </w:rPr>
        <w:t xml:space="preserve">Risk aversion also plays a role in shaping entrepreneurial investment </w:t>
      </w:r>
      <w:proofErr w:type="spellStart"/>
      <w:r w:rsidRPr="007220AB">
        <w:rPr>
          <w:rFonts w:ascii="Times New Roman" w:eastAsia="Times New Roman" w:hAnsi="Times New Roman" w:cs="Times New Roman"/>
          <w:sz w:val="24"/>
          <w:szCs w:val="24"/>
          <w:lang w:eastAsia="en-IN"/>
        </w:rPr>
        <w:t>behavior</w:t>
      </w:r>
      <w:proofErr w:type="spellEnd"/>
      <w:r w:rsidRPr="007220AB">
        <w:rPr>
          <w:rFonts w:ascii="Times New Roman" w:eastAsia="Times New Roman" w:hAnsi="Times New Roman" w:cs="Times New Roman"/>
          <w:sz w:val="24"/>
          <w:szCs w:val="24"/>
          <w:lang w:eastAsia="en-IN"/>
        </w:rPr>
        <w:t xml:space="preserve">. </w:t>
      </w:r>
      <w:r w:rsidRPr="007220AB">
        <w:rPr>
          <w:rFonts w:ascii="Times New Roman" w:hAnsi="Times New Roman" w:cs="Times New Roman"/>
          <w:sz w:val="24"/>
          <w:szCs w:val="24"/>
        </w:rPr>
        <w:t xml:space="preserve">Due to their </w:t>
      </w:r>
      <w:r w:rsidRPr="00F3279B">
        <w:rPr>
          <w:rFonts w:ascii="Times New Roman" w:hAnsi="Times New Roman" w:cs="Times New Roman"/>
          <w:b/>
          <w:bCs/>
          <w:sz w:val="24"/>
          <w:szCs w:val="24"/>
        </w:rPr>
        <w:t>limited safety nets and financial responsibilities to their families, Indian women entrepreneurs</w:t>
      </w:r>
      <w:r w:rsidRPr="007220AB">
        <w:rPr>
          <w:rFonts w:ascii="Times New Roman" w:hAnsi="Times New Roman" w:cs="Times New Roman"/>
          <w:sz w:val="24"/>
          <w:szCs w:val="24"/>
        </w:rPr>
        <w:t xml:space="preserve"> frequently favour familiar and low-risk investing options. They might therefore hesitate from making investments in innovative technologies, emerging markets, or expansion initiatives, even when the prospective returns are high. Business expansion may be constrained by this conservative investment approach.</w:t>
      </w:r>
    </w:p>
    <w:p w14:paraId="0DB7DB51" w14:textId="77777777" w:rsidR="000C5350" w:rsidRDefault="009C378E" w:rsidP="00A31691">
      <w:pPr>
        <w:jc w:val="both"/>
        <w:rPr>
          <w:rFonts w:ascii="Times New Roman" w:hAnsi="Times New Roman" w:cs="Times New Roman"/>
          <w:b/>
          <w:bCs/>
          <w:sz w:val="24"/>
          <w:szCs w:val="24"/>
        </w:rPr>
      </w:pPr>
      <w:r w:rsidRPr="000950E5">
        <w:rPr>
          <w:rFonts w:ascii="Times New Roman" w:hAnsi="Times New Roman" w:cs="Times New Roman"/>
          <w:b/>
          <w:bCs/>
          <w:sz w:val="24"/>
          <w:szCs w:val="24"/>
        </w:rPr>
        <w:t>Loss aversion</w:t>
      </w:r>
      <w:r w:rsidRPr="00B51D16">
        <w:rPr>
          <w:rFonts w:ascii="Times New Roman" w:hAnsi="Times New Roman" w:cs="Times New Roman"/>
          <w:sz w:val="24"/>
          <w:szCs w:val="24"/>
        </w:rPr>
        <w:t xml:space="preserve"> refers to the tendency to feel losses more intensely than equivalent gains. </w:t>
      </w:r>
      <w:r w:rsidR="000C5C6C" w:rsidRPr="00B51D16">
        <w:rPr>
          <w:rFonts w:ascii="Times New Roman" w:hAnsi="Times New Roman" w:cs="Times New Roman"/>
          <w:sz w:val="24"/>
          <w:szCs w:val="24"/>
        </w:rPr>
        <w:t xml:space="preserve">It leads women </w:t>
      </w:r>
      <w:r w:rsidR="00E73A0D" w:rsidRPr="00B51D16">
        <w:rPr>
          <w:rFonts w:ascii="Times New Roman" w:hAnsi="Times New Roman" w:cs="Times New Roman"/>
          <w:sz w:val="24"/>
          <w:szCs w:val="24"/>
        </w:rPr>
        <w:t xml:space="preserve">entrepreneurs to focus more on </w:t>
      </w:r>
      <w:r w:rsidR="004F19AE" w:rsidRPr="00B51D16">
        <w:rPr>
          <w:rFonts w:ascii="Times New Roman" w:hAnsi="Times New Roman" w:cs="Times New Roman"/>
          <w:sz w:val="24"/>
          <w:szCs w:val="24"/>
        </w:rPr>
        <w:t xml:space="preserve">avoiding losses than on achieving gains. </w:t>
      </w:r>
      <w:r w:rsidR="008E3998" w:rsidRPr="00B51D16">
        <w:rPr>
          <w:rFonts w:ascii="Times New Roman" w:hAnsi="Times New Roman" w:cs="Times New Roman"/>
          <w:sz w:val="24"/>
          <w:szCs w:val="24"/>
        </w:rPr>
        <w:t>Fear of loss increases in India, where female entrepreneurs frequently rely on personal resources or family finances. As a result, short-term or small-scale projects receive more funding than long-term strategic investments.</w:t>
      </w:r>
      <w:r w:rsidR="00C079A9" w:rsidRPr="00B51D16">
        <w:rPr>
          <w:rFonts w:ascii="Times New Roman" w:hAnsi="Times New Roman" w:cs="Times New Roman"/>
          <w:sz w:val="24"/>
          <w:szCs w:val="24"/>
        </w:rPr>
        <w:t xml:space="preserve"> But </w:t>
      </w:r>
      <w:r w:rsidR="003F382A" w:rsidRPr="00B51D16">
        <w:rPr>
          <w:rFonts w:ascii="Times New Roman" w:hAnsi="Times New Roman" w:cs="Times New Roman"/>
          <w:sz w:val="24"/>
          <w:szCs w:val="24"/>
        </w:rPr>
        <w:t>some</w:t>
      </w:r>
      <w:r w:rsidR="00C079A9" w:rsidRPr="00B51D16">
        <w:rPr>
          <w:rFonts w:ascii="Times New Roman" w:hAnsi="Times New Roman" w:cs="Times New Roman"/>
          <w:sz w:val="24"/>
          <w:szCs w:val="24"/>
        </w:rPr>
        <w:t xml:space="preserve"> research find that loss aversion does not significantly influence women entrepreneurs’ financial or investment decisions, suggesting that past losses may not always deter them from taking risk</w:t>
      </w:r>
      <w:r w:rsidR="00F11690" w:rsidRPr="00B51D16">
        <w:rPr>
          <w:rFonts w:ascii="Times New Roman" w:hAnsi="Times New Roman" w:cs="Times New Roman"/>
          <w:sz w:val="24"/>
          <w:szCs w:val="24"/>
        </w:rPr>
        <w:t>.</w:t>
      </w:r>
      <w:r w:rsidR="00F11690" w:rsidRPr="00E54A4F">
        <w:rPr>
          <w:rFonts w:ascii="Times New Roman" w:hAnsi="Times New Roman" w:cs="Times New Roman"/>
          <w:b/>
          <w:bCs/>
          <w:sz w:val="24"/>
          <w:szCs w:val="24"/>
        </w:rPr>
        <w:t xml:space="preserve"> </w:t>
      </w:r>
      <w:r w:rsidR="00287830" w:rsidRPr="00E54A4F">
        <w:rPr>
          <w:rFonts w:ascii="Times New Roman" w:hAnsi="Times New Roman" w:cs="Times New Roman"/>
          <w:b/>
          <w:bCs/>
          <w:sz w:val="24"/>
          <w:szCs w:val="24"/>
        </w:rPr>
        <w:fldChar w:fldCharType="begin"/>
      </w:r>
      <w:r w:rsidR="00287830" w:rsidRPr="00E54A4F">
        <w:rPr>
          <w:rFonts w:ascii="Times New Roman" w:hAnsi="Times New Roman" w:cs="Times New Roman"/>
          <w:b/>
          <w:bCs/>
          <w:sz w:val="24"/>
          <w:szCs w:val="24"/>
        </w:rPr>
        <w:instrText xml:space="preserve"> ADDIN ZOTERO_ITEM CSL_CITATION {"citationID":"0wgBWIaE","properties":{"formattedCitation":"(Panja, 2023; Qamar et al., 2023)","plainCitation":"(Panja, 2023; Qamar et al., 2023)","noteIndex":0},"citationItems":[{"id":82,"uris":["http://zotero.org/users/19503103/items/3IJPX2XV"],"itemData":{"id":82,"type":"article-journal","abstract":"The basic purpose of this article is to understand the impact of behavioural biases on the financial decisions of the rural women micro-entrepreneurs. The indicators were selected based on the literature review and exploratory interview, and in consultation with the experts of the funding agencies (mainly banks) to cover behavioural biases of the rural women micro-entrepreneurs. In order to design the scale, SEM AMOS 26 software along with SPSS 26 was used for data analysis. Reliability score and exploratory factor analysis were conducted with the help of SPSS 26 software. Overconfidence of the rural women micro-entrepreneurs negatively influenced their financial decisions. Rural women micro-entrepreneurs were found to be better financial decision-makers as past loss from their financial decisions did not deter them from taking risk. The loss aversion bias did not influence the financial decisions of the rural women micro-entrepreneur. However, the regret aversion bias and the anchoring bias positively influence their financial decisions, depicting the impact of behavioural biases on their financial decisions. The present study can be further extended to identify the impact of moderating and mediation variables. The impact of other emotional and cognitive behavioural biases on the financial decisions of the rural women micro-entrepreneurs can also be considered. The understanding of impact and the effect of behavioural biases on financial decisions of rural women micro-entrepreneurs will help to identify the rationale behind financial decision-making of the rural women micro-entrepreneurs. Most of rural women micro-entrepreneur has to deal with decisions related to finance. The confidence with which they handle their money is a reflection on how confidently they can handle their business. The present study attempts to design and validate a comprehensive behavioural bias scale influencing financial decisions of the rural women micro-entrepreneurs. To the best of the knowledge of the author, almost no studies have focused adequately to explore the influence of behavioural biases on the financial decisions of women micro-entrepreneurs. Thus, the aim of this research is to understand the influence of behavioural biases on the financial decisions of rural women micro-entrepreneurs and design a robust and comprehensive scale.","container-title":"Vision: The Journal of Business Perspective","DOI":"10.1177/09722629231182835","ISSN":"0972-2629, 2249-5304","journalAbbreviation":"Vision: The Journal of Business Perspective","language":"en","page":"09722629231182835","source":"DOI.org (Crossref)","title":"Effect of Behavioural Biases on the Financial Decisions of Rural Women Micro-entrepreneurs: A Scale Development Approach","title-short":"Effect of Behavioural Biases on the Financial Decisions of Rural Women Micro-entrepreneurs","URL":"https://journals.sagepub.com/doi/10.1177/09722629231182835","author":[{"family":"Panja","given":"Soma"}],"accessed":{"date-parts":[["2026",3,6]]},"issued":{"date-parts":[["2023",11,19]]}}},{"id":12,"uris":["http://zotero.org/users/19503103/items/UXLMW8TT"],"itemData":{"id":12,"type":"article-journal","abstract":"The goal of this study is to examine the influence of certain behavioral biases namely overconfidence, loss aversion, mental accounting on women entrepreneurs’ investment decision accompanied with mediating role of risk tolerance. The research has employed PLS-SEM to empirically examine the formulated hypotheses. Additionally, IPMA analysis has also been implemented to know the comparative importance and performance of selected facets. The sample size includes 100 women entrepreneurs residing in Karachi, Pakistan. Convenience sampling technique is executed to gather data whereas a questionnaire is adopted as research instrument. The empirical findings suggested that overconfidence bias, mental accounting bias have a substantial positive influence on women entrepreneur investment decision whereas loss aversion is found to be statistically insignificant. However, the indirect impact of risk tolerance has been found to be statistically insignificant for the given biases and women entrepreneur investment decision whereas loss aversion, mental accounting found to have substantial direct influence on risk tolerance of women entrepreneurs. Through its conceptual framework, the research adds to the body of literature by providing valuable insights regarding women entrepreneurs’ behavioral perspective in relation with investment decision. The empirical evidence has determined the presence of irrationality involves in entrepreneurs’ investment decision; the findings will be helpful to understand the mechanism and causes that may lead to unidentified anomalies in start-up markets.","container-title":"Pakistan Journal of Social Research","DOI":"10.52567/pjsr.v5i01.921","ISSN":"27103129, 27103137","issue":"01","journalAbbreviation":"pjsr","language":"en","page":"455-465","source":"DOI.org (Crossref)","title":"IMPACT OF BEHAVIORAL BIASES ON WOMEN ENTREPRENEURS INVESTMENT DECISION","URL":"https://pjsr.com.pk/ojs/index.php/PJSR/article/view/921/version/921","volume":"05","author":[{"family":"Qamar","given":"Anam"},{"family":"Lodhi","given":"Samreen Lodhi"},{"literal":"Jinnah University for Women"}],"accessed":{"date-parts":[["2026",1,29]]},"issued":{"date-parts":[["2023",3,31]]}}}],"schema":"https://github.com/citation-style-language/schema/raw/master/csl-citation.json"} </w:instrText>
      </w:r>
      <w:r w:rsidR="00287830" w:rsidRPr="00E54A4F">
        <w:rPr>
          <w:rFonts w:ascii="Times New Roman" w:hAnsi="Times New Roman" w:cs="Times New Roman"/>
          <w:b/>
          <w:bCs/>
          <w:sz w:val="24"/>
          <w:szCs w:val="24"/>
        </w:rPr>
        <w:fldChar w:fldCharType="separate"/>
      </w:r>
      <w:r w:rsidR="00287830" w:rsidRPr="00E54A4F">
        <w:rPr>
          <w:rFonts w:ascii="Times New Roman" w:hAnsi="Times New Roman" w:cs="Times New Roman"/>
          <w:b/>
          <w:bCs/>
          <w:sz w:val="24"/>
          <w:szCs w:val="24"/>
        </w:rPr>
        <w:t>(Panja, 2023; Qamar et al., 2023)</w:t>
      </w:r>
      <w:r w:rsidR="00287830" w:rsidRPr="00E54A4F">
        <w:rPr>
          <w:rFonts w:ascii="Times New Roman" w:hAnsi="Times New Roman" w:cs="Times New Roman"/>
          <w:b/>
          <w:bCs/>
          <w:sz w:val="24"/>
          <w:szCs w:val="24"/>
        </w:rPr>
        <w:fldChar w:fldCharType="end"/>
      </w:r>
      <w:r w:rsidR="000C5350">
        <w:rPr>
          <w:rFonts w:ascii="Times New Roman" w:hAnsi="Times New Roman" w:cs="Times New Roman"/>
          <w:b/>
          <w:bCs/>
          <w:sz w:val="24"/>
          <w:szCs w:val="24"/>
        </w:rPr>
        <w:t>.</w:t>
      </w:r>
    </w:p>
    <w:p w14:paraId="259486D6" w14:textId="34936994" w:rsidR="000C5350" w:rsidRDefault="004F7D32" w:rsidP="00A31691">
      <w:pPr>
        <w:jc w:val="both"/>
        <w:rPr>
          <w:rFonts w:ascii="Times New Roman" w:eastAsia="Times New Roman" w:hAnsi="Times New Roman" w:cs="Times New Roman"/>
          <w:sz w:val="24"/>
          <w:szCs w:val="24"/>
          <w:lang w:eastAsia="en-IN"/>
        </w:rPr>
      </w:pPr>
      <w:r w:rsidRPr="00B51D16">
        <w:rPr>
          <w:rFonts w:ascii="Times New Roman" w:eastAsia="Times New Roman" w:hAnsi="Times New Roman" w:cs="Times New Roman"/>
          <w:sz w:val="24"/>
          <w:szCs w:val="24"/>
          <w:lang w:eastAsia="en-IN"/>
        </w:rPr>
        <w:t xml:space="preserve">When female entrepreneurs adopt the investment behavior of their peers, local networks, or Self-Help Groups (SHGs), this is known as </w:t>
      </w:r>
      <w:r w:rsidRPr="00DC791F">
        <w:rPr>
          <w:rFonts w:ascii="Times New Roman" w:eastAsia="Times New Roman" w:hAnsi="Times New Roman" w:cs="Times New Roman"/>
          <w:b/>
          <w:bCs/>
          <w:sz w:val="24"/>
          <w:szCs w:val="24"/>
          <w:lang w:eastAsia="en-IN"/>
        </w:rPr>
        <w:t>herd behavior</w:t>
      </w:r>
      <w:r w:rsidRPr="00B51D16">
        <w:rPr>
          <w:rFonts w:ascii="Times New Roman" w:eastAsia="Times New Roman" w:hAnsi="Times New Roman" w:cs="Times New Roman"/>
          <w:sz w:val="24"/>
          <w:szCs w:val="24"/>
          <w:lang w:eastAsia="en-IN"/>
        </w:rPr>
        <w:t xml:space="preserve">. </w:t>
      </w:r>
      <w:r w:rsidR="00351D52" w:rsidRPr="00B51D16">
        <w:rPr>
          <w:rFonts w:ascii="Times New Roman" w:eastAsia="Times New Roman" w:hAnsi="Times New Roman" w:cs="Times New Roman"/>
          <w:sz w:val="24"/>
          <w:szCs w:val="24"/>
          <w:lang w:eastAsia="en-IN"/>
        </w:rPr>
        <w:t xml:space="preserve">This bias becomes particularly common when individuals lack sufficient information or confidence in their decision-making </w:t>
      </w:r>
      <w:r w:rsidR="00351D52" w:rsidRPr="00B51D16">
        <w:rPr>
          <w:rFonts w:ascii="Times New Roman" w:eastAsia="Times New Roman" w:hAnsi="Times New Roman" w:cs="Times New Roman"/>
          <w:sz w:val="24"/>
          <w:szCs w:val="24"/>
          <w:lang w:eastAsia="en-IN"/>
        </w:rPr>
        <w:lastRenderedPageBreak/>
        <w:t xml:space="preserve">abilities. </w:t>
      </w:r>
      <w:r w:rsidRPr="00B51D16">
        <w:rPr>
          <w:rFonts w:ascii="Times New Roman" w:eastAsia="Times New Roman" w:hAnsi="Times New Roman" w:cs="Times New Roman"/>
          <w:sz w:val="24"/>
          <w:szCs w:val="24"/>
          <w:lang w:eastAsia="en-IN"/>
        </w:rPr>
        <w:t>In India, community experiences</w:t>
      </w:r>
      <w:r w:rsidR="009A1E95" w:rsidRPr="00B51D16">
        <w:rPr>
          <w:rFonts w:ascii="Times New Roman" w:eastAsia="Times New Roman" w:hAnsi="Times New Roman" w:cs="Times New Roman"/>
          <w:sz w:val="24"/>
          <w:szCs w:val="24"/>
          <w:lang w:eastAsia="en-IN"/>
        </w:rPr>
        <w:t xml:space="preserve"> </w:t>
      </w:r>
      <w:r w:rsidRPr="00B51D16">
        <w:rPr>
          <w:rFonts w:ascii="Times New Roman" w:eastAsia="Times New Roman" w:hAnsi="Times New Roman" w:cs="Times New Roman"/>
          <w:sz w:val="24"/>
          <w:szCs w:val="24"/>
          <w:lang w:eastAsia="en-IN"/>
        </w:rPr>
        <w:t>can have a greater impact on investment decisions than objective financial research. This could result in poor investments that don't match the particular requirements of the business.</w:t>
      </w:r>
      <w:r w:rsidR="003B7480">
        <w:rPr>
          <w:rFonts w:ascii="Times New Roman" w:eastAsia="Times New Roman" w:hAnsi="Times New Roman" w:cs="Times New Roman"/>
          <w:sz w:val="24"/>
          <w:szCs w:val="24"/>
          <w:lang w:eastAsia="en-IN"/>
        </w:rPr>
        <w:t xml:space="preserve"> </w:t>
      </w:r>
      <w:r w:rsidR="00F453B0">
        <w:rPr>
          <w:rFonts w:ascii="Times New Roman" w:eastAsia="Times New Roman" w:hAnsi="Times New Roman" w:cs="Times New Roman"/>
          <w:sz w:val="24"/>
          <w:szCs w:val="24"/>
          <w:lang w:eastAsia="en-IN"/>
        </w:rPr>
        <w:fldChar w:fldCharType="begin"/>
      </w:r>
      <w:r w:rsidR="00F453B0">
        <w:rPr>
          <w:rFonts w:ascii="Times New Roman" w:eastAsia="Times New Roman" w:hAnsi="Times New Roman" w:cs="Times New Roman"/>
          <w:sz w:val="24"/>
          <w:szCs w:val="24"/>
          <w:lang w:eastAsia="en-IN"/>
        </w:rPr>
        <w:instrText xml:space="preserve"> ADDIN ZOTERO_ITEM CSL_CITATION {"citationID":"XVQRc90V","properties":{"formattedCitation":"(Gayathir &amp; Sathya, 2024; Kumar &amp; Goyal, 2015)","plainCitation":"(Gayathir &amp; Sathya, 2024; Kumar &amp; Goyal, 2015)","noteIndex":0},"citationItems":[{"id":66,"uris":["http://zotero.org/users/19503103/items/5CU595CC"],"itemData":{"id":66,"type":"article-journal","abstract":"In the realm of investment decisions, the influence of behavioral biases has emerged as a captivating area of exploration. This article embarks on a comprehensive journey through the landscape of behavioral biases in investment choices, delving into their profound impact on financial markets. Contrary to traditional finance theories assuming rationality, a multitude of empirical evidence attests to the pervasive effects of cognitive and emotional biases. Through an extensive literature review, this article elucidates the intricacies of key biases such as overconfidence, loss aversion, anchoring, confirmation bias, herding behavior, disposition effect, framing effects, and regret aversion. By examining the distinct ways these biases distort investors' judgment and decision-making processes, we unveil the often unexpected deviations from rationality. Each bias, rooted in human psychology, can lead to suboptimal investment behaviors, portfolio misalignments, and heightened market volatility. However, recognizing the impact of these biases provides opportunities for transformative insights. As investment professionals, policymakers, and individuals alike comprehend the subtle nuances of behavioral biases, tailored interventions, educational initiatives, and adaptive strategies can be devised to mitigate their adverse effects. This article not only synthesizes the prevailing research but also charts a course for future investigations. The implications of understanding and addressing behavioral biases extend beyond financial realms, offering a bridge between finance and psychology. As interdisciplinary collaboration gains momentum, pathways for future research become evident, beckoning scholars to delve deeper into the uncharted territories of human behavior and its intricate relationship with investment decisions. Through the exploration of these biases and their potential remedies, this article illuminates the evolving landscape of investment decision-making in a world where cognitive fallacies intersect with financial choicest.","container-title":"Journal of information and organizational sciences","DOI":"10.31341/jios.48.1.6","ISSN":"18469418, 18463312","issue":"1","journalAbbreviation":"JIOS","page":"117-131","source":"DOI.org (Crossref)","title":"Behavioral Biases in Investment Decisions: An ExtensiveLiterature Review and Pathways for Future Research","title-short":"Behavioral Biases in Investment Decisions","URL":"https://jios.foi.hr/index.php/jios/article/view/1965","volume":"48","author":[{"family":"Gayathir","given":"R."},{"family":"Sathya","given":"N."}],"accessed":{"date-parts":[["2026",3,3]]},"issued":{"date-parts":[["2024",6,25]]}}},{"id":49,"uris":["http://zotero.org/users/19503103/items/VHWJD8HV"],"itemData":{"id":49,"type":"article-journal","abstract":"– The purpose of this paper is to systematically review the literature published in past 33 years on behavioural biases in investment decision-making. The paper highlights the major gaps in the existing studies on behavioural biases. It also aims to raise specific questions for future research.  – We employ systematic literature review (SLR) method in the present study. The prominence of research is assessed by studying the year of publication, journal of publication, country of study, types of statistical method, citation analysis and content analysis on the literature on behavioural biases. The present study is based on 117 selected articles published in peer- review journals between 1980 and 2013.  – Much of the existing literature on behavioural biases indicates the limited research in emerging economies in this area, the dominance of secondary data-based empirical research, the lack of empirical research on individuals who exhibit herd behaviour, the focus on equity in home bias, and indecisive empirical findings on herding bias.  – This study focuses on individuals’ behavioural biases in investment decision-making. Our aim is to analyse the impact of cognitive biases on trading behaviour, volatility, market returns and portfolio selection.  – The paper covers a considerable period of time (1980-2013). To the best of authors’ knowledge, this study is the first using systematic literature review method in the area of behavioural finance and also the first to examine a combination of four different biases involved in investment decision-making. This paper will be useful to researchers, academicians and those working in the area of behavioural finance in understanding the impact of behavioural biases on investment decision-making.","container-title":"Qualitative Research in Financial Markets","DOI":"10.1108/QRFM-07-2014-0022","ISSN":"1755-4179","issue":"1","journalAbbreviation":"Qualitative Research in Financial Markets","page":"88-108","title":"Behavioural biases in investment decision making – a systematic literature review","URL":"https://doi.org/10.1108/QRFM-07-2014-0022","volume":"7","author":[{"family":"Kumar","given":"Satish"},{"family":"Goyal","given":"Nisha"}],"accessed":{"date-parts":[["2026",3,3]]},"issued":{"date-parts":[["2015",2,2]]}}}],"schema":"https://github.com/citation-style-language/schema/raw/master/csl-citation.json"} </w:instrText>
      </w:r>
      <w:r w:rsidR="00F453B0">
        <w:rPr>
          <w:rFonts w:ascii="Times New Roman" w:eastAsia="Times New Roman" w:hAnsi="Times New Roman" w:cs="Times New Roman"/>
          <w:sz w:val="24"/>
          <w:szCs w:val="24"/>
          <w:lang w:eastAsia="en-IN"/>
        </w:rPr>
        <w:fldChar w:fldCharType="separate"/>
      </w:r>
      <w:r w:rsidR="00F453B0" w:rsidRPr="00F453B0">
        <w:rPr>
          <w:rFonts w:ascii="Times New Roman" w:hAnsi="Times New Roman" w:cs="Times New Roman"/>
          <w:sz w:val="24"/>
        </w:rPr>
        <w:t xml:space="preserve">Gayathir &amp; Sathya, </w:t>
      </w:r>
      <w:r w:rsidR="00F453B0">
        <w:rPr>
          <w:rFonts w:ascii="Times New Roman" w:hAnsi="Times New Roman" w:cs="Times New Roman"/>
          <w:sz w:val="24"/>
        </w:rPr>
        <w:t>(</w:t>
      </w:r>
      <w:r w:rsidR="00F453B0" w:rsidRPr="00F453B0">
        <w:rPr>
          <w:rFonts w:ascii="Times New Roman" w:hAnsi="Times New Roman" w:cs="Times New Roman"/>
          <w:sz w:val="24"/>
        </w:rPr>
        <w:t>2024</w:t>
      </w:r>
      <w:r w:rsidR="00F453B0">
        <w:rPr>
          <w:rFonts w:ascii="Times New Roman" w:hAnsi="Times New Roman" w:cs="Times New Roman"/>
          <w:sz w:val="24"/>
        </w:rPr>
        <w:t>) and</w:t>
      </w:r>
      <w:r w:rsidR="00F453B0" w:rsidRPr="00F453B0">
        <w:rPr>
          <w:rFonts w:ascii="Times New Roman" w:hAnsi="Times New Roman" w:cs="Times New Roman"/>
          <w:sz w:val="24"/>
        </w:rPr>
        <w:t xml:space="preserve"> Kumar &amp; Goyal, </w:t>
      </w:r>
      <w:r w:rsidR="00F453B0">
        <w:rPr>
          <w:rFonts w:ascii="Times New Roman" w:hAnsi="Times New Roman" w:cs="Times New Roman"/>
          <w:sz w:val="24"/>
        </w:rPr>
        <w:t>(</w:t>
      </w:r>
      <w:r w:rsidR="00F453B0" w:rsidRPr="00F453B0">
        <w:rPr>
          <w:rFonts w:ascii="Times New Roman" w:hAnsi="Times New Roman" w:cs="Times New Roman"/>
          <w:sz w:val="24"/>
        </w:rPr>
        <w:t>2015)</w:t>
      </w:r>
      <w:r w:rsidR="00F453B0">
        <w:rPr>
          <w:rFonts w:ascii="Times New Roman" w:eastAsia="Times New Roman" w:hAnsi="Times New Roman" w:cs="Times New Roman"/>
          <w:sz w:val="24"/>
          <w:szCs w:val="24"/>
          <w:lang w:eastAsia="en-IN"/>
        </w:rPr>
        <w:fldChar w:fldCharType="end"/>
      </w:r>
      <w:r w:rsidR="003C5940" w:rsidRPr="003B7480">
        <w:rPr>
          <w:rFonts w:ascii="Times New Roman" w:eastAsia="Times New Roman" w:hAnsi="Times New Roman" w:cs="Times New Roman"/>
          <w:sz w:val="24"/>
          <w:szCs w:val="24"/>
          <w:lang w:eastAsia="en-IN"/>
        </w:rPr>
        <w:t xml:space="preserve"> shows that herding behavior can significantly influence investors in uncertain markets, particularly in emerging economies</w:t>
      </w:r>
      <w:r w:rsidR="00F453B0">
        <w:rPr>
          <w:rFonts w:ascii="Times New Roman" w:eastAsia="Times New Roman" w:hAnsi="Times New Roman" w:cs="Times New Roman"/>
          <w:sz w:val="24"/>
          <w:szCs w:val="24"/>
          <w:lang w:eastAsia="en-IN"/>
        </w:rPr>
        <w:t>. S</w:t>
      </w:r>
      <w:r w:rsidR="003C5940" w:rsidRPr="003B7480">
        <w:rPr>
          <w:rFonts w:ascii="Times New Roman" w:eastAsia="Times New Roman" w:hAnsi="Times New Roman" w:cs="Times New Roman"/>
          <w:sz w:val="24"/>
          <w:szCs w:val="24"/>
          <w:lang w:eastAsia="en-IN"/>
        </w:rPr>
        <w:t xml:space="preserve">ocial influence and </w:t>
      </w:r>
      <w:r w:rsidR="00F453B0">
        <w:rPr>
          <w:rFonts w:ascii="Times New Roman" w:eastAsia="Times New Roman" w:hAnsi="Times New Roman" w:cs="Times New Roman"/>
          <w:sz w:val="24"/>
          <w:szCs w:val="24"/>
          <w:lang w:eastAsia="en-IN"/>
        </w:rPr>
        <w:t xml:space="preserve">group </w:t>
      </w:r>
      <w:r w:rsidR="003C5940" w:rsidRPr="003B7480">
        <w:rPr>
          <w:rFonts w:ascii="Times New Roman" w:eastAsia="Times New Roman" w:hAnsi="Times New Roman" w:cs="Times New Roman"/>
          <w:sz w:val="24"/>
          <w:szCs w:val="24"/>
          <w:lang w:eastAsia="en-IN"/>
        </w:rPr>
        <w:t>decision-making often reinforce this bias</w:t>
      </w:r>
      <w:r w:rsidR="00F453B0">
        <w:rPr>
          <w:rFonts w:ascii="Times New Roman" w:eastAsia="Times New Roman" w:hAnsi="Times New Roman" w:cs="Times New Roman"/>
          <w:sz w:val="24"/>
          <w:szCs w:val="24"/>
          <w:lang w:eastAsia="en-IN"/>
        </w:rPr>
        <w:t xml:space="preserve"> when it comes to female investors.</w:t>
      </w:r>
    </w:p>
    <w:p w14:paraId="6A48B790" w14:textId="77777777" w:rsidR="000C5350" w:rsidRDefault="009E7D3A" w:rsidP="00A31691">
      <w:pPr>
        <w:jc w:val="both"/>
        <w:rPr>
          <w:rFonts w:ascii="Times New Roman" w:eastAsia="Times New Roman" w:hAnsi="Times New Roman" w:cs="Times New Roman"/>
          <w:sz w:val="24"/>
          <w:szCs w:val="24"/>
          <w:lang w:eastAsia="en-IN"/>
        </w:rPr>
      </w:pPr>
      <w:r w:rsidRPr="009E7D3A">
        <w:rPr>
          <w:rFonts w:ascii="Times New Roman" w:eastAsia="Times New Roman" w:hAnsi="Times New Roman" w:cs="Times New Roman"/>
          <w:sz w:val="24"/>
          <w:szCs w:val="24"/>
          <w:lang w:eastAsia="en-IN"/>
        </w:rPr>
        <w:t xml:space="preserve">In addition, </w:t>
      </w:r>
      <w:r w:rsidRPr="009E7D3A">
        <w:rPr>
          <w:rFonts w:ascii="Times New Roman" w:eastAsia="Times New Roman" w:hAnsi="Times New Roman" w:cs="Times New Roman"/>
          <w:b/>
          <w:bCs/>
          <w:sz w:val="24"/>
          <w:szCs w:val="24"/>
          <w:lang w:eastAsia="en-IN"/>
        </w:rPr>
        <w:t>confirmation bias</w:t>
      </w:r>
      <w:r w:rsidRPr="009E7D3A">
        <w:rPr>
          <w:rFonts w:ascii="Times New Roman" w:eastAsia="Times New Roman" w:hAnsi="Times New Roman" w:cs="Times New Roman"/>
          <w:sz w:val="24"/>
          <w:szCs w:val="24"/>
          <w:lang w:eastAsia="en-IN"/>
        </w:rPr>
        <w:t xml:space="preserve"> affects how entrepreneurs interpret and process information related to investment decisions. </w:t>
      </w:r>
      <w:r w:rsidR="00A03CE8" w:rsidRPr="00B51D16">
        <w:rPr>
          <w:rFonts w:ascii="Times New Roman" w:eastAsia="Times New Roman" w:hAnsi="Times New Roman" w:cs="Times New Roman"/>
          <w:sz w:val="24"/>
          <w:szCs w:val="24"/>
          <w:lang w:eastAsia="en-IN"/>
        </w:rPr>
        <w:t>This bias can lead to selective information processing and overconfidence in existing investment choices</w:t>
      </w:r>
      <w:r w:rsidR="00027281" w:rsidRPr="00B51D16">
        <w:rPr>
          <w:rFonts w:ascii="Times New Roman" w:eastAsia="Times New Roman" w:hAnsi="Times New Roman" w:cs="Times New Roman"/>
          <w:sz w:val="24"/>
          <w:szCs w:val="24"/>
          <w:lang w:eastAsia="en-IN"/>
        </w:rPr>
        <w:t>.</w:t>
      </w:r>
      <w:r w:rsidR="00763FF9" w:rsidRPr="00B51D16">
        <w:rPr>
          <w:rFonts w:ascii="Times New Roman" w:eastAsia="Times New Roman" w:hAnsi="Times New Roman" w:cs="Times New Roman"/>
          <w:sz w:val="24"/>
          <w:szCs w:val="24"/>
          <w:lang w:eastAsia="en-IN"/>
        </w:rPr>
        <w:t xml:space="preserve"> </w:t>
      </w:r>
      <w:r w:rsidR="00BC3409" w:rsidRPr="00B51D16">
        <w:rPr>
          <w:rFonts w:ascii="Times New Roman" w:eastAsia="Times New Roman" w:hAnsi="Times New Roman" w:cs="Times New Roman"/>
          <w:sz w:val="24"/>
          <w:szCs w:val="24"/>
          <w:lang w:eastAsia="en-IN"/>
        </w:rPr>
        <w:t xml:space="preserve">Studies have shown that confirmation bias significantly influences investment behavior and can result in suboptimal financial decisions </w:t>
      </w:r>
      <w:r w:rsidR="00BC3409" w:rsidRPr="00B51B7E">
        <w:rPr>
          <w:rFonts w:ascii="Times New Roman" w:eastAsia="Times New Roman" w:hAnsi="Times New Roman" w:cs="Times New Roman"/>
          <w:b/>
          <w:bCs/>
          <w:sz w:val="24"/>
          <w:szCs w:val="24"/>
          <w:lang w:eastAsia="en-IN"/>
        </w:rPr>
        <w:t>(Noch &amp; Rumasukun, 2024)</w:t>
      </w:r>
      <w:r w:rsidR="00BC3409" w:rsidRPr="00B51D16">
        <w:rPr>
          <w:rFonts w:ascii="Times New Roman" w:eastAsia="Times New Roman" w:hAnsi="Times New Roman" w:cs="Times New Roman"/>
          <w:sz w:val="24"/>
          <w:szCs w:val="24"/>
          <w:lang w:eastAsia="en-IN"/>
        </w:rPr>
        <w:t>.</w:t>
      </w:r>
      <w:r w:rsidR="0029099C" w:rsidRPr="00B51D16">
        <w:rPr>
          <w:rFonts w:ascii="Times New Roman" w:eastAsia="Times New Roman" w:hAnsi="Times New Roman" w:cs="Times New Roman"/>
          <w:sz w:val="24"/>
          <w:szCs w:val="24"/>
          <w:lang w:eastAsia="en-IN"/>
        </w:rPr>
        <w:t xml:space="preserve"> Women entrepreneurs may seek information that confirms past assumptions about risk, markets, or investment suitability, while dismissing contradicting facts. This may decrease flexibility and encourage conservative investment practices</w:t>
      </w:r>
      <w:r w:rsidR="000C5350">
        <w:rPr>
          <w:rFonts w:ascii="Times New Roman" w:eastAsia="Times New Roman" w:hAnsi="Times New Roman" w:cs="Times New Roman"/>
          <w:sz w:val="24"/>
          <w:szCs w:val="24"/>
          <w:lang w:eastAsia="en-IN"/>
        </w:rPr>
        <w:t>.</w:t>
      </w:r>
    </w:p>
    <w:p w14:paraId="7FD3CF4D" w14:textId="77777777" w:rsidR="005E3229" w:rsidRDefault="00A37B23" w:rsidP="00A31691">
      <w:pPr>
        <w:jc w:val="both"/>
        <w:rPr>
          <w:rFonts w:ascii="Times New Roman" w:eastAsia="Times New Roman" w:hAnsi="Times New Roman" w:cs="Times New Roman"/>
          <w:sz w:val="24"/>
          <w:szCs w:val="24"/>
          <w:lang w:eastAsia="en-IN"/>
        </w:rPr>
      </w:pPr>
      <w:r w:rsidRPr="00B51D16">
        <w:rPr>
          <w:rFonts w:ascii="Times New Roman" w:eastAsia="Times New Roman" w:hAnsi="Times New Roman" w:cs="Times New Roman"/>
          <w:sz w:val="24"/>
          <w:szCs w:val="24"/>
          <w:lang w:eastAsia="en-IN"/>
        </w:rPr>
        <w:t xml:space="preserve">Investment decisions are impacted by readily remembered facts or recent experiences due to </w:t>
      </w:r>
      <w:r w:rsidRPr="000032CA">
        <w:rPr>
          <w:rFonts w:ascii="Times New Roman" w:eastAsia="Times New Roman" w:hAnsi="Times New Roman" w:cs="Times New Roman"/>
          <w:b/>
          <w:bCs/>
          <w:sz w:val="24"/>
          <w:szCs w:val="24"/>
          <w:lang w:eastAsia="en-IN"/>
        </w:rPr>
        <w:t>availability bias</w:t>
      </w:r>
      <w:r w:rsidRPr="00B51D16">
        <w:rPr>
          <w:rFonts w:ascii="Times New Roman" w:eastAsia="Times New Roman" w:hAnsi="Times New Roman" w:cs="Times New Roman"/>
          <w:sz w:val="24"/>
          <w:szCs w:val="24"/>
          <w:lang w:eastAsia="en-IN"/>
        </w:rPr>
        <w:t>. For example, stories of failed startups or financial losses within the community may discourage women entrepreneurs from making similar investments. This results in decisions based on incomplete information and restricts exposure to a variety of investment opportunities.</w:t>
      </w:r>
    </w:p>
    <w:p w14:paraId="35879D74" w14:textId="77777777" w:rsidR="000F03DA" w:rsidRPr="007220AB" w:rsidRDefault="000F03DA" w:rsidP="000F03DA">
      <w:pPr>
        <w:jc w:val="both"/>
        <w:rPr>
          <w:rFonts w:ascii="Times New Roman" w:eastAsia="Times New Roman" w:hAnsi="Times New Roman" w:cs="Times New Roman"/>
          <w:sz w:val="24"/>
          <w:szCs w:val="24"/>
          <w:lang w:eastAsia="en-IN"/>
        </w:rPr>
      </w:pPr>
      <w:r w:rsidRPr="007220AB">
        <w:rPr>
          <w:rFonts w:ascii="Times New Roman" w:eastAsia="Times New Roman" w:hAnsi="Times New Roman" w:cs="Times New Roman"/>
          <w:sz w:val="24"/>
          <w:szCs w:val="24"/>
          <w:lang w:eastAsia="en-IN"/>
        </w:rPr>
        <w:t>Framing bias occurs when decisions are affected by the way information is presented (positive or negative), rather than its objective value. For women entrepreneurs, negative framing can increase risk aversion, reduce confidence, and lead to missed opportunities. Positive framing may encourage risk-taking without full analysis.</w:t>
      </w:r>
    </w:p>
    <w:p w14:paraId="64A8AE17" w14:textId="449C3BBC" w:rsidR="000F03DA" w:rsidRDefault="000F03DA" w:rsidP="00A31691">
      <w:pPr>
        <w:jc w:val="both"/>
        <w:rPr>
          <w:rFonts w:ascii="Times New Roman" w:eastAsia="Times New Roman" w:hAnsi="Times New Roman" w:cs="Times New Roman"/>
          <w:sz w:val="24"/>
          <w:szCs w:val="24"/>
          <w:lang w:eastAsia="en-IN"/>
        </w:rPr>
      </w:pPr>
      <w:r w:rsidRPr="007220AB">
        <w:rPr>
          <w:rFonts w:ascii="Times New Roman" w:eastAsia="Times New Roman" w:hAnsi="Times New Roman" w:cs="Times New Roman"/>
          <w:sz w:val="24"/>
          <w:szCs w:val="24"/>
          <w:lang w:eastAsia="en-IN"/>
        </w:rPr>
        <w:t>Regret bias is the tendency to avoid decisions that might lead to future regret, often based on past negative experiences. This reduces innovation and growth potential in business decisions.</w:t>
      </w:r>
    </w:p>
    <w:p w14:paraId="484ECE56" w14:textId="176C6E95" w:rsidR="00A37B23" w:rsidRPr="00B51D16" w:rsidRDefault="00FA29DA" w:rsidP="00A31691">
      <w:pPr>
        <w:jc w:val="both"/>
        <w:rPr>
          <w:rFonts w:ascii="Times New Roman" w:hAnsi="Times New Roman" w:cs="Times New Roman"/>
          <w:b/>
          <w:bCs/>
          <w:sz w:val="24"/>
          <w:szCs w:val="24"/>
        </w:rPr>
      </w:pPr>
      <w:r w:rsidRPr="00B51D16">
        <w:rPr>
          <w:rFonts w:ascii="Times New Roman" w:eastAsia="Times New Roman" w:hAnsi="Times New Roman" w:cs="Times New Roman"/>
          <w:sz w:val="24"/>
          <w:szCs w:val="24"/>
          <w:lang w:eastAsia="en-IN"/>
        </w:rPr>
        <w:t xml:space="preserve">Overconfidence, loss aversion, risk aversion, herding, anchoring, confirmation bias, and availability bias are examples of behavioral biases that have a major influence on how female entrepreneurs make investment decisions. Psychological tendencies, sociocultural factors, levels of financial literacy, and individual experiences all influence these biases. </w:t>
      </w:r>
      <w:r w:rsidR="00370757" w:rsidRPr="00B90427">
        <w:rPr>
          <w:rFonts w:ascii="Times New Roman" w:eastAsia="Times New Roman" w:hAnsi="Times New Roman" w:cs="Times New Roman"/>
          <w:b/>
          <w:bCs/>
          <w:sz w:val="24"/>
          <w:szCs w:val="24"/>
          <w:lang w:eastAsia="en-IN"/>
        </w:rPr>
        <w:fldChar w:fldCharType="begin"/>
      </w:r>
      <w:r w:rsidR="00370757" w:rsidRPr="00B90427">
        <w:rPr>
          <w:rFonts w:ascii="Times New Roman" w:eastAsia="Times New Roman" w:hAnsi="Times New Roman" w:cs="Times New Roman"/>
          <w:b/>
          <w:bCs/>
          <w:sz w:val="24"/>
          <w:szCs w:val="24"/>
          <w:lang w:eastAsia="en-IN"/>
        </w:rPr>
        <w:instrText xml:space="preserve"> ADDIN ZOTERO_ITEM CSL_CITATION {"citationID":"Q40YX35g","properties":{"formattedCitation":"(Adil et al., 2022)","plainCitation":"(Adil et al., 2022)","noteIndex":0},"citationItems":[{"id":85,"uris":["http://zotero.org/users/19503103/items/RG8K5RRZ"],"itemData":{"id":85,"type":"article-journal","abstract":"Purpose\n              The purpose of the study is to examine the impact of behavioural biases (i.e. overconfidence, risk-aversion, herding and disposition) on investment decisions amongst gender. The authors further examine the moderation effect of financial literacy in the relationship between behaviour biases and investment decisions amongst gender.\n            \n            \n              Design/methodology/approach\n              The study considered a cross-sectional research design. For this survey, the data have been collected through a structured questionnaire from 253 individual investors of the Delhi-NCR region. To analyse the validity and reliability, the Pearson correlation and Cronbach's alpha test have been taken into account respectively. For testing the hypothesis, hierarchical regression analysis has been used in the study.\n            \n            \n              Findings\n              The results of the study reveal that amongst male investors, the influence of risk-aversion and herding on investment decision was negative and statistically significant, while the influence of overconfidence on investment decision was positive and significant. However, the influence of disposition was found statistically insignificant. The results stated that amongst female investors the effect of risk-aversion and herding on investment decision was negative and statistically significant. However, the effect of overconfidence and disposition was statistically insignificant influence the investment decision. It has been observed that financial literacy has significantly influenced investment decisions amongst male and female investors. The results of the interaction effect amongst male investors stated that the interaction between overconfidence and investment decision was significantly influenced by financial literacy. However, the interaction of financial literacy with the remaining three biases, i.e. risk-aversion, herding and disposition was found insignificant. The results for the interaction effect of financial literacy with overconfidence, risk-aversion, disposition and herding were found statistically significant amongst female investors.\n            \n            \n              Research limitations/implications\n              Based on this present research finding, the study is more productive for the portfolio manager and policymakers at the time of making an investment portfolio for the investors based on their behavioural biases. The study recommends that investors need training programmes, workshops and seminars that enhance financial literacy and financial knowledge of investors which helps them to overcome the behavioural biases while making an investment decision.\n            \n            \n              Originality/value\n              The current study aims to explore whether several behavioural biases can affect investment decisions amongst gender. Moreover, the authors would like to examine whether these associations are moderated by financial literacy. In this sense, financial literacy might also show a substantial part in the prediction of investments. The current study might be of the first study that examines the moderation effect financial literacy amongst male and female investors.","container-title":"Asian Journal of Accounting Research","DOI":"10.1108/AJAR-09-2020-0086","ISSN":"2443-4175","issue":"1","journalAbbreviation":"AJAR","language":"en","license":"https://www.emerald.com/insight/site-policies","page":"17-30","source":"DOI.org (Crossref)","title":"How financial literacy moderate the association between behaviour biases and investment decision?","URL":"http://www.emerald.com/ajar/article/7/1/17-30/59962","volume":"7","author":[{"family":"Adil","given":"Mohd"},{"family":"Singh","given":"Yogita"},{"family":"Ansari","given":"Mohd. Shamim"}],"accessed":{"date-parts":[["2026",3,7]]},"issued":{"date-parts":[["2022",2,21]]}}}],"schema":"https://github.com/citation-style-language/schema/raw/master/csl-citation.json"} </w:instrText>
      </w:r>
      <w:r w:rsidR="00370757" w:rsidRPr="00B90427">
        <w:rPr>
          <w:rFonts w:ascii="Times New Roman" w:eastAsia="Times New Roman" w:hAnsi="Times New Roman" w:cs="Times New Roman"/>
          <w:b/>
          <w:bCs/>
          <w:sz w:val="24"/>
          <w:szCs w:val="24"/>
          <w:lang w:eastAsia="en-IN"/>
        </w:rPr>
        <w:fldChar w:fldCharType="separate"/>
      </w:r>
      <w:r w:rsidR="00370757" w:rsidRPr="00B90427">
        <w:rPr>
          <w:rFonts w:ascii="Times New Roman" w:hAnsi="Times New Roman" w:cs="Times New Roman"/>
          <w:b/>
          <w:bCs/>
          <w:sz w:val="24"/>
        </w:rPr>
        <w:t>(Adil et al., 2022)</w:t>
      </w:r>
      <w:r w:rsidR="00370757" w:rsidRPr="00B90427">
        <w:rPr>
          <w:rFonts w:ascii="Times New Roman" w:eastAsia="Times New Roman" w:hAnsi="Times New Roman" w:cs="Times New Roman"/>
          <w:b/>
          <w:bCs/>
          <w:sz w:val="24"/>
          <w:szCs w:val="24"/>
          <w:lang w:eastAsia="en-IN"/>
        </w:rPr>
        <w:fldChar w:fldCharType="end"/>
      </w:r>
      <w:r w:rsidR="00370757" w:rsidRPr="00B90427">
        <w:rPr>
          <w:rFonts w:ascii="Times New Roman" w:eastAsia="Times New Roman" w:hAnsi="Times New Roman" w:cs="Times New Roman"/>
          <w:b/>
          <w:bCs/>
          <w:sz w:val="24"/>
          <w:szCs w:val="24"/>
          <w:lang w:eastAsia="en-IN"/>
        </w:rPr>
        <w:t xml:space="preserve"> </w:t>
      </w:r>
      <w:r w:rsidR="00370757">
        <w:rPr>
          <w:rFonts w:ascii="Times New Roman" w:eastAsia="Times New Roman" w:hAnsi="Times New Roman" w:cs="Times New Roman"/>
          <w:sz w:val="24"/>
          <w:szCs w:val="24"/>
          <w:lang w:eastAsia="en-IN"/>
        </w:rPr>
        <w:t>discovered that</w:t>
      </w:r>
      <w:r w:rsidR="00370757" w:rsidRPr="008D71D4">
        <w:rPr>
          <w:rFonts w:ascii="Times New Roman" w:eastAsia="Times New Roman" w:hAnsi="Times New Roman" w:cs="Times New Roman"/>
          <w:sz w:val="24"/>
          <w:szCs w:val="24"/>
          <w:lang w:eastAsia="en-IN"/>
        </w:rPr>
        <w:t xml:space="preserve"> risk aversion and herding had a negative and statistically significant impact on investment decisions among female investors.</w:t>
      </w:r>
      <w:r w:rsidR="00370757">
        <w:rPr>
          <w:rFonts w:ascii="Times New Roman" w:eastAsia="Times New Roman" w:hAnsi="Times New Roman" w:cs="Times New Roman"/>
          <w:sz w:val="24"/>
          <w:szCs w:val="24"/>
          <w:lang w:eastAsia="en-IN"/>
        </w:rPr>
        <w:t xml:space="preserve"> </w:t>
      </w:r>
      <w:r w:rsidR="00535C3F" w:rsidRPr="00535C3F">
        <w:rPr>
          <w:rFonts w:ascii="Times New Roman" w:eastAsia="Times New Roman" w:hAnsi="Times New Roman" w:cs="Times New Roman"/>
          <w:b/>
          <w:bCs/>
          <w:sz w:val="24"/>
          <w:szCs w:val="24"/>
          <w:lang w:eastAsia="en-IN"/>
        </w:rPr>
        <w:fldChar w:fldCharType="begin"/>
      </w:r>
      <w:r w:rsidR="00535C3F" w:rsidRPr="00535C3F">
        <w:rPr>
          <w:rFonts w:ascii="Times New Roman" w:eastAsia="Times New Roman" w:hAnsi="Times New Roman" w:cs="Times New Roman"/>
          <w:b/>
          <w:bCs/>
          <w:sz w:val="24"/>
          <w:szCs w:val="24"/>
          <w:lang w:eastAsia="en-IN"/>
        </w:rPr>
        <w:instrText xml:space="preserve"> ADDIN ZOTERO_ITEM CSL_CITATION {"citationID":"wwv3qtnx","properties":{"formattedCitation":"(Dinthuingam Gonmei et al., 2024)","plainCitation":"(Dinthuingam Gonmei et al., 2024)","noteIndex":0},"citationItems":[{"id":75,"uris":["http://zotero.org/users/19503103/items/K86IIF4W"],"itemData":{"id":75,"type":"article-journal","abstract":"In traditional economic theories, people are viewed as having perfect knowledge, which is a critique of behavioural finance especially on grounds of cognitive biases. The research aims at determining gender-related cognitive biases in relation to investment among people of Manipur. The research establishes that there are quite noticeable gender-related biases like overconfidence, loss aversion, and anchoring. The research shall adopt a quantitative research design with the target population of 75 participants and the t-tests used in the analysis of the data. According to the research, it was evident that there is evidence of gender differences in overconfidence, loss aversion, and anchoring biases. However, herd behaviour, confirmation and availability do not show significant evidence of  gender differences. The implications of these results are for the delivery of effective financial literacy and education.\nKEYWORDS: Behavioural finance, Cognitive bias, Gender differences, Investment decisions","container-title":"EPRA International Journal of Multidisciplinary Research (IJMR)","DOI":"10.36713/epra19341","ISSN":"24553662","journalAbbreviation":"EPRA","page":"96-99","source":"DOI.org (Crossref)","title":"A GENDER-CENTRIC ANALYSIS OF COGNITIVE BIASES IN INVESTMENT","URL":"https://eprajournals.com/IJMR/article/14506","author":[{"literal":"Dinthuingam Gonmei"},{"literal":"H B Hrangtung"},{"literal":"Dr. Kh. Tomba Singh"}],"accessed":{"date-parts":[["2026",3,3]]},"issued":{"date-parts":[["2024",12,6]]}}}],"schema":"https://github.com/citation-style-language/schema/raw/master/csl-citation.json"} </w:instrText>
      </w:r>
      <w:r w:rsidR="00535C3F" w:rsidRPr="00535C3F">
        <w:rPr>
          <w:rFonts w:ascii="Times New Roman" w:eastAsia="Times New Roman" w:hAnsi="Times New Roman" w:cs="Times New Roman"/>
          <w:b/>
          <w:bCs/>
          <w:sz w:val="24"/>
          <w:szCs w:val="24"/>
          <w:lang w:eastAsia="en-IN"/>
        </w:rPr>
        <w:fldChar w:fldCharType="separate"/>
      </w:r>
      <w:r w:rsidR="00535C3F" w:rsidRPr="00535C3F">
        <w:rPr>
          <w:rFonts w:ascii="Times New Roman" w:hAnsi="Times New Roman" w:cs="Times New Roman"/>
          <w:b/>
          <w:bCs/>
          <w:sz w:val="24"/>
        </w:rPr>
        <w:t>(Dinthuingam Gonmei et al., 2024)</w:t>
      </w:r>
      <w:r w:rsidR="00535C3F" w:rsidRPr="00535C3F">
        <w:rPr>
          <w:rFonts w:ascii="Times New Roman" w:eastAsia="Times New Roman" w:hAnsi="Times New Roman" w:cs="Times New Roman"/>
          <w:b/>
          <w:bCs/>
          <w:sz w:val="24"/>
          <w:szCs w:val="24"/>
          <w:lang w:eastAsia="en-IN"/>
        </w:rPr>
        <w:fldChar w:fldCharType="end"/>
      </w:r>
      <w:r w:rsidR="003C724C" w:rsidRPr="003C724C">
        <w:rPr>
          <w:rFonts w:ascii="Times New Roman" w:eastAsia="Times New Roman" w:hAnsi="Times New Roman" w:cs="Times New Roman"/>
          <w:sz w:val="24"/>
          <w:szCs w:val="24"/>
          <w:lang w:eastAsia="en-IN"/>
        </w:rPr>
        <w:t xml:space="preserve"> found that gender differences were significant in overconfidence, loss aversion, and anchoring biases, but not in herd behaviour, confirmation bias, or availability bias</w:t>
      </w:r>
      <w:r w:rsidR="00535C3F">
        <w:rPr>
          <w:rFonts w:ascii="Times New Roman" w:eastAsia="Times New Roman" w:hAnsi="Times New Roman" w:cs="Times New Roman"/>
          <w:sz w:val="24"/>
          <w:szCs w:val="24"/>
          <w:lang w:eastAsia="en-IN"/>
        </w:rPr>
        <w:t xml:space="preserve">. </w:t>
      </w:r>
      <w:r w:rsidRPr="00370757">
        <w:rPr>
          <w:rFonts w:ascii="Times New Roman" w:eastAsia="Times New Roman" w:hAnsi="Times New Roman" w:cs="Times New Roman"/>
          <w:sz w:val="24"/>
          <w:szCs w:val="24"/>
          <w:lang w:eastAsia="en-IN"/>
        </w:rPr>
        <w:t xml:space="preserve">Certain biases may </w:t>
      </w:r>
      <w:r w:rsidRPr="00370757">
        <w:rPr>
          <w:rFonts w:ascii="Times New Roman" w:eastAsia="Times New Roman" w:hAnsi="Times New Roman" w:cs="Times New Roman"/>
          <w:sz w:val="24"/>
          <w:szCs w:val="24"/>
          <w:lang w:eastAsia="en-IN"/>
        </w:rPr>
        <w:lastRenderedPageBreak/>
        <w:t xml:space="preserve">prevent excessive risk, but others may restrict opportunities for growth or result in irrational financial decisions. </w:t>
      </w:r>
      <w:r w:rsidR="000F146F" w:rsidRPr="00370757">
        <w:rPr>
          <w:rFonts w:ascii="Times New Roman" w:eastAsia="Times New Roman" w:hAnsi="Times New Roman" w:cs="Times New Roman"/>
          <w:sz w:val="24"/>
          <w:szCs w:val="24"/>
          <w:lang w:eastAsia="en-IN"/>
        </w:rPr>
        <w:t>Understanding these biases is essential for developing financial literacy programs, policy interventions, and support systems tailored to women entrepreneurs, enabling them to make more balanced and informed investment decisions.</w:t>
      </w:r>
    </w:p>
    <w:p w14:paraId="7CF2468E" w14:textId="7E584534" w:rsidR="005E3229" w:rsidRDefault="00AD0324" w:rsidP="00A31691">
      <w:pPr>
        <w:jc w:val="both"/>
        <w:rPr>
          <w:rFonts w:ascii="Times New Roman" w:hAnsi="Times New Roman" w:cs="Times New Roman"/>
          <w:b/>
          <w:bCs/>
          <w:sz w:val="24"/>
          <w:szCs w:val="24"/>
        </w:rPr>
      </w:pPr>
      <w:r w:rsidRPr="00AD0324">
        <w:rPr>
          <w:rFonts w:ascii="Times New Roman" w:hAnsi="Times New Roman" w:cs="Times New Roman"/>
          <w:b/>
          <w:bCs/>
          <w:sz w:val="24"/>
          <w:szCs w:val="24"/>
        </w:rPr>
        <w:t>Antecedent</w:t>
      </w:r>
      <w:r w:rsidR="000F03DA">
        <w:rPr>
          <w:rFonts w:ascii="Times New Roman" w:hAnsi="Times New Roman" w:cs="Times New Roman"/>
          <w:b/>
          <w:bCs/>
          <w:sz w:val="24"/>
          <w:szCs w:val="24"/>
        </w:rPr>
        <w:t xml:space="preserve"> </w:t>
      </w:r>
      <w:r w:rsidR="00A37B23" w:rsidRPr="00B51D16">
        <w:rPr>
          <w:rFonts w:ascii="Times New Roman" w:hAnsi="Times New Roman" w:cs="Times New Roman"/>
          <w:b/>
          <w:bCs/>
          <w:sz w:val="24"/>
          <w:szCs w:val="24"/>
        </w:rPr>
        <w:t xml:space="preserve">Factors Influencing </w:t>
      </w:r>
      <w:proofErr w:type="spellStart"/>
      <w:r w:rsidR="00A37B23" w:rsidRPr="00B51D16">
        <w:rPr>
          <w:rFonts w:ascii="Times New Roman" w:hAnsi="Times New Roman" w:cs="Times New Roman"/>
          <w:b/>
          <w:bCs/>
          <w:sz w:val="24"/>
          <w:szCs w:val="24"/>
        </w:rPr>
        <w:t>Behavioral</w:t>
      </w:r>
      <w:proofErr w:type="spellEnd"/>
      <w:r w:rsidR="00A37B23" w:rsidRPr="00B51D16">
        <w:rPr>
          <w:rFonts w:ascii="Times New Roman" w:hAnsi="Times New Roman" w:cs="Times New Roman"/>
          <w:b/>
          <w:bCs/>
          <w:sz w:val="24"/>
          <w:szCs w:val="24"/>
        </w:rPr>
        <w:t xml:space="preserve"> biases in </w:t>
      </w:r>
      <w:r w:rsidR="001E6A29">
        <w:rPr>
          <w:rFonts w:ascii="Times New Roman" w:hAnsi="Times New Roman" w:cs="Times New Roman"/>
          <w:b/>
          <w:bCs/>
          <w:sz w:val="24"/>
          <w:szCs w:val="24"/>
        </w:rPr>
        <w:t>Investing Decision-</w:t>
      </w:r>
      <w:r w:rsidR="000F03DA">
        <w:rPr>
          <w:rFonts w:ascii="Times New Roman" w:hAnsi="Times New Roman" w:cs="Times New Roman"/>
          <w:b/>
          <w:bCs/>
          <w:sz w:val="24"/>
          <w:szCs w:val="24"/>
        </w:rPr>
        <w:t>M</w:t>
      </w:r>
      <w:r w:rsidR="001E6A29">
        <w:rPr>
          <w:rFonts w:ascii="Times New Roman" w:hAnsi="Times New Roman" w:cs="Times New Roman"/>
          <w:b/>
          <w:bCs/>
          <w:sz w:val="24"/>
          <w:szCs w:val="24"/>
        </w:rPr>
        <w:t>aking of W</w:t>
      </w:r>
      <w:r w:rsidR="00A37B23" w:rsidRPr="00B51D16">
        <w:rPr>
          <w:rFonts w:ascii="Times New Roman" w:hAnsi="Times New Roman" w:cs="Times New Roman"/>
          <w:b/>
          <w:bCs/>
          <w:sz w:val="24"/>
          <w:szCs w:val="24"/>
        </w:rPr>
        <w:t>omen Entrepreneurs</w:t>
      </w:r>
    </w:p>
    <w:p w14:paraId="5786ECE0" w14:textId="277D718C" w:rsidR="000F03DA" w:rsidRPr="007220AB" w:rsidRDefault="000F03DA" w:rsidP="000F03DA">
      <w:pPr>
        <w:jc w:val="both"/>
        <w:rPr>
          <w:rFonts w:ascii="Times New Roman" w:hAnsi="Times New Roman" w:cs="Times New Roman"/>
          <w:sz w:val="24"/>
          <w:szCs w:val="24"/>
        </w:rPr>
      </w:pPr>
      <w:r w:rsidRPr="007220AB">
        <w:rPr>
          <w:rFonts w:ascii="Times New Roman" w:hAnsi="Times New Roman" w:cs="Times New Roman"/>
          <w:sz w:val="24"/>
          <w:szCs w:val="24"/>
        </w:rPr>
        <w:t xml:space="preserve">One of the most important </w:t>
      </w:r>
      <w:r w:rsidR="00AD0324">
        <w:rPr>
          <w:rFonts w:ascii="Times New Roman" w:hAnsi="Times New Roman" w:cs="Times New Roman"/>
          <w:sz w:val="24"/>
          <w:szCs w:val="24"/>
        </w:rPr>
        <w:t>antecedent</w:t>
      </w:r>
      <w:r w:rsidR="00AD0324" w:rsidRPr="007220AB">
        <w:rPr>
          <w:rFonts w:ascii="Times New Roman" w:hAnsi="Times New Roman" w:cs="Times New Roman"/>
          <w:sz w:val="24"/>
          <w:szCs w:val="24"/>
        </w:rPr>
        <w:t xml:space="preserve"> </w:t>
      </w:r>
      <w:r w:rsidRPr="007220AB">
        <w:rPr>
          <w:rFonts w:ascii="Times New Roman" w:hAnsi="Times New Roman" w:cs="Times New Roman"/>
          <w:sz w:val="24"/>
          <w:szCs w:val="24"/>
        </w:rPr>
        <w:t xml:space="preserve">factors is </w:t>
      </w:r>
      <w:r w:rsidRPr="000F03DA">
        <w:rPr>
          <w:rFonts w:ascii="Times New Roman" w:hAnsi="Times New Roman" w:cs="Times New Roman"/>
          <w:b/>
          <w:bCs/>
          <w:sz w:val="24"/>
          <w:szCs w:val="24"/>
        </w:rPr>
        <w:t>socio-cultural and family influences</w:t>
      </w:r>
      <w:r w:rsidRPr="007220AB">
        <w:rPr>
          <w:rFonts w:ascii="Times New Roman" w:hAnsi="Times New Roman" w:cs="Times New Roman"/>
          <w:sz w:val="24"/>
          <w:szCs w:val="24"/>
        </w:rPr>
        <w:t xml:space="preserve">. Indian society is largely influenced by traditional gender expectations. Socio-cultural pressures and limited exposure to financial markets may increase uncertainty and emotional involvement in decision-making. As a result, women investors may exhibit biases such as loss aversion or anchoring, relying heavily on familiar information or avoiding perceived financial risks. Women entrepreneurs may rely on the opinions and experiences of family members when making financial decisions. This dependence may sometimes result in </w:t>
      </w:r>
      <w:proofErr w:type="spellStart"/>
      <w:r w:rsidRPr="007220AB">
        <w:rPr>
          <w:rFonts w:ascii="Times New Roman" w:hAnsi="Times New Roman" w:cs="Times New Roman"/>
          <w:sz w:val="24"/>
          <w:szCs w:val="24"/>
        </w:rPr>
        <w:t>behavioral</w:t>
      </w:r>
      <w:proofErr w:type="spellEnd"/>
      <w:r w:rsidRPr="007220AB">
        <w:rPr>
          <w:rFonts w:ascii="Times New Roman" w:hAnsi="Times New Roman" w:cs="Times New Roman"/>
          <w:sz w:val="24"/>
          <w:szCs w:val="24"/>
        </w:rPr>
        <w:t xml:space="preserve"> biases like confirmation bias, when people look for information that supports existing thoughts or familial expectations, or herd behaviour, where decisions are influenced by the behaviours or advice of others.</w:t>
      </w:r>
    </w:p>
    <w:p w14:paraId="106CEAA4" w14:textId="37828E86" w:rsidR="00A37B23" w:rsidRPr="00942F5B" w:rsidRDefault="00A37B23" w:rsidP="00E14672">
      <w:pPr>
        <w:jc w:val="both"/>
        <w:rPr>
          <w:rFonts w:ascii="Times New Roman" w:hAnsi="Times New Roman" w:cs="Times New Roman"/>
          <w:sz w:val="24"/>
          <w:szCs w:val="24"/>
        </w:rPr>
      </w:pPr>
      <w:r w:rsidRPr="004E35AA">
        <w:rPr>
          <w:rFonts w:ascii="Times New Roman" w:hAnsi="Times New Roman" w:cs="Times New Roman"/>
          <w:b/>
          <w:bCs/>
          <w:sz w:val="24"/>
          <w:szCs w:val="24"/>
        </w:rPr>
        <w:t>Work-</w:t>
      </w:r>
      <w:r w:rsidR="000F03DA">
        <w:rPr>
          <w:rFonts w:ascii="Times New Roman" w:hAnsi="Times New Roman" w:cs="Times New Roman"/>
          <w:b/>
          <w:bCs/>
          <w:sz w:val="24"/>
          <w:szCs w:val="24"/>
        </w:rPr>
        <w:t>l</w:t>
      </w:r>
      <w:r w:rsidRPr="004E35AA">
        <w:rPr>
          <w:rFonts w:ascii="Times New Roman" w:hAnsi="Times New Roman" w:cs="Times New Roman"/>
          <w:b/>
          <w:bCs/>
          <w:sz w:val="24"/>
          <w:szCs w:val="24"/>
        </w:rPr>
        <w:t xml:space="preserve">ife </w:t>
      </w:r>
      <w:r w:rsidR="000F03DA">
        <w:rPr>
          <w:rFonts w:ascii="Times New Roman" w:hAnsi="Times New Roman" w:cs="Times New Roman"/>
          <w:b/>
          <w:bCs/>
          <w:sz w:val="24"/>
          <w:szCs w:val="24"/>
        </w:rPr>
        <w:t>imb</w:t>
      </w:r>
      <w:r w:rsidRPr="004E35AA">
        <w:rPr>
          <w:rFonts w:ascii="Times New Roman" w:hAnsi="Times New Roman" w:cs="Times New Roman"/>
          <w:b/>
          <w:bCs/>
          <w:sz w:val="24"/>
          <w:szCs w:val="24"/>
        </w:rPr>
        <w:t xml:space="preserve">alance and </w:t>
      </w:r>
      <w:r w:rsidR="000F03DA">
        <w:rPr>
          <w:rFonts w:ascii="Times New Roman" w:hAnsi="Times New Roman" w:cs="Times New Roman"/>
          <w:b/>
          <w:bCs/>
          <w:sz w:val="24"/>
          <w:szCs w:val="24"/>
        </w:rPr>
        <w:t>s</w:t>
      </w:r>
      <w:r w:rsidRPr="004E35AA">
        <w:rPr>
          <w:rFonts w:ascii="Times New Roman" w:hAnsi="Times New Roman" w:cs="Times New Roman"/>
          <w:b/>
          <w:bCs/>
          <w:sz w:val="24"/>
          <w:szCs w:val="24"/>
        </w:rPr>
        <w:t>tress</w:t>
      </w:r>
      <w:r w:rsidR="00D43558" w:rsidRPr="00942F5B">
        <w:rPr>
          <w:rFonts w:ascii="Times New Roman" w:hAnsi="Times New Roman" w:cs="Times New Roman"/>
          <w:sz w:val="24"/>
          <w:szCs w:val="24"/>
        </w:rPr>
        <w:t xml:space="preserve"> can significantly </w:t>
      </w:r>
      <w:r w:rsidR="0043020E" w:rsidRPr="00942F5B">
        <w:rPr>
          <w:rFonts w:ascii="Times New Roman" w:hAnsi="Times New Roman" w:cs="Times New Roman"/>
          <w:sz w:val="24"/>
          <w:szCs w:val="24"/>
        </w:rPr>
        <w:t xml:space="preserve">influence </w:t>
      </w:r>
      <w:proofErr w:type="spellStart"/>
      <w:r w:rsidR="000F03DA">
        <w:rPr>
          <w:rFonts w:ascii="Times New Roman" w:hAnsi="Times New Roman" w:cs="Times New Roman"/>
          <w:sz w:val="24"/>
          <w:szCs w:val="24"/>
        </w:rPr>
        <w:t>behavioral</w:t>
      </w:r>
      <w:proofErr w:type="spellEnd"/>
      <w:r w:rsidR="000F03DA">
        <w:rPr>
          <w:rFonts w:ascii="Times New Roman" w:hAnsi="Times New Roman" w:cs="Times New Roman"/>
          <w:sz w:val="24"/>
          <w:szCs w:val="24"/>
        </w:rPr>
        <w:t xml:space="preserve"> biases in</w:t>
      </w:r>
      <w:r w:rsidR="0043020E" w:rsidRPr="00942F5B">
        <w:rPr>
          <w:rFonts w:ascii="Times New Roman" w:hAnsi="Times New Roman" w:cs="Times New Roman"/>
          <w:sz w:val="24"/>
          <w:szCs w:val="24"/>
        </w:rPr>
        <w:t xml:space="preserve"> investment decision-making </w:t>
      </w:r>
      <w:proofErr w:type="spellStart"/>
      <w:r w:rsidR="0043020E" w:rsidRPr="00942F5B">
        <w:rPr>
          <w:rFonts w:ascii="Times New Roman" w:hAnsi="Times New Roman" w:cs="Times New Roman"/>
          <w:sz w:val="24"/>
          <w:szCs w:val="24"/>
        </w:rPr>
        <w:t>behavior</w:t>
      </w:r>
      <w:proofErr w:type="spellEnd"/>
      <w:r w:rsidR="0043020E" w:rsidRPr="00942F5B">
        <w:rPr>
          <w:rFonts w:ascii="Times New Roman" w:hAnsi="Times New Roman" w:cs="Times New Roman"/>
          <w:sz w:val="24"/>
          <w:szCs w:val="24"/>
        </w:rPr>
        <w:t xml:space="preserve"> </w:t>
      </w:r>
      <w:r w:rsidR="000F03DA">
        <w:rPr>
          <w:rFonts w:ascii="Times New Roman" w:hAnsi="Times New Roman" w:cs="Times New Roman"/>
          <w:sz w:val="24"/>
          <w:szCs w:val="24"/>
        </w:rPr>
        <w:t>among</w:t>
      </w:r>
      <w:r w:rsidR="0043020E" w:rsidRPr="00942F5B">
        <w:rPr>
          <w:rFonts w:ascii="Times New Roman" w:hAnsi="Times New Roman" w:cs="Times New Roman"/>
          <w:sz w:val="24"/>
          <w:szCs w:val="24"/>
        </w:rPr>
        <w:t xml:space="preserve"> women entrepreneurs. </w:t>
      </w:r>
      <w:r w:rsidR="00E77F38" w:rsidRPr="00942F5B">
        <w:rPr>
          <w:rFonts w:ascii="Times New Roman" w:hAnsi="Times New Roman" w:cs="Times New Roman"/>
          <w:sz w:val="24"/>
          <w:szCs w:val="24"/>
        </w:rPr>
        <w:t xml:space="preserve">Women often manage </w:t>
      </w:r>
      <w:r w:rsidR="00A94024" w:rsidRPr="00942F5B">
        <w:rPr>
          <w:rFonts w:ascii="Times New Roman" w:hAnsi="Times New Roman" w:cs="Times New Roman"/>
          <w:sz w:val="24"/>
          <w:szCs w:val="24"/>
        </w:rPr>
        <w:t>multiple r</w:t>
      </w:r>
      <w:r w:rsidR="00EA5CF6" w:rsidRPr="00942F5B">
        <w:rPr>
          <w:rFonts w:ascii="Times New Roman" w:hAnsi="Times New Roman" w:cs="Times New Roman"/>
          <w:sz w:val="24"/>
          <w:szCs w:val="24"/>
        </w:rPr>
        <w:t>esponsibilities</w:t>
      </w:r>
      <w:r w:rsidR="00A94024" w:rsidRPr="00942F5B">
        <w:rPr>
          <w:rFonts w:ascii="Times New Roman" w:hAnsi="Times New Roman" w:cs="Times New Roman"/>
          <w:sz w:val="24"/>
          <w:szCs w:val="24"/>
        </w:rPr>
        <w:t xml:space="preserve"> including family duties, business activities and social obligations</w:t>
      </w:r>
      <w:r w:rsidR="00DF1CAA" w:rsidRPr="00942F5B">
        <w:rPr>
          <w:rFonts w:ascii="Times New Roman" w:hAnsi="Times New Roman" w:cs="Times New Roman"/>
          <w:sz w:val="24"/>
          <w:szCs w:val="24"/>
        </w:rPr>
        <w:t xml:space="preserve">. The pressure of balancing </w:t>
      </w:r>
      <w:r w:rsidR="00487BBA" w:rsidRPr="00942F5B">
        <w:rPr>
          <w:rFonts w:ascii="Times New Roman" w:hAnsi="Times New Roman" w:cs="Times New Roman"/>
          <w:sz w:val="24"/>
          <w:szCs w:val="24"/>
        </w:rPr>
        <w:t xml:space="preserve">these </w:t>
      </w:r>
      <w:r w:rsidR="00EA5CF6" w:rsidRPr="00942F5B">
        <w:rPr>
          <w:rFonts w:ascii="Times New Roman" w:hAnsi="Times New Roman" w:cs="Times New Roman"/>
          <w:sz w:val="24"/>
          <w:szCs w:val="24"/>
        </w:rPr>
        <w:t>roles may increase stress levels</w:t>
      </w:r>
      <w:r w:rsidR="007D1F2B" w:rsidRPr="00942F5B">
        <w:rPr>
          <w:rFonts w:ascii="Times New Roman" w:hAnsi="Times New Roman" w:cs="Times New Roman"/>
          <w:sz w:val="24"/>
          <w:szCs w:val="24"/>
        </w:rPr>
        <w:t xml:space="preserve">, leading to </w:t>
      </w:r>
      <w:r w:rsidR="00280BB7" w:rsidRPr="00942F5B">
        <w:rPr>
          <w:rFonts w:ascii="Times New Roman" w:hAnsi="Times New Roman" w:cs="Times New Roman"/>
          <w:sz w:val="24"/>
          <w:szCs w:val="24"/>
        </w:rPr>
        <w:t xml:space="preserve">more intuitive or simplified decision-making rather than </w:t>
      </w:r>
      <w:r w:rsidR="00C508D9" w:rsidRPr="00942F5B">
        <w:rPr>
          <w:rFonts w:ascii="Times New Roman" w:hAnsi="Times New Roman" w:cs="Times New Roman"/>
          <w:sz w:val="24"/>
          <w:szCs w:val="24"/>
        </w:rPr>
        <w:t xml:space="preserve">thorough financial analysis. </w:t>
      </w:r>
      <w:r w:rsidR="00F9708C" w:rsidRPr="00942F5B">
        <w:rPr>
          <w:rFonts w:ascii="Times New Roman" w:hAnsi="Times New Roman" w:cs="Times New Roman"/>
          <w:sz w:val="24"/>
          <w:szCs w:val="24"/>
        </w:rPr>
        <w:t xml:space="preserve">This </w:t>
      </w:r>
      <w:r w:rsidR="005E2A42" w:rsidRPr="00942F5B">
        <w:rPr>
          <w:rFonts w:ascii="Times New Roman" w:hAnsi="Times New Roman" w:cs="Times New Roman"/>
          <w:sz w:val="24"/>
          <w:szCs w:val="24"/>
        </w:rPr>
        <w:t xml:space="preserve">situation can increase </w:t>
      </w:r>
      <w:r w:rsidR="000261D6" w:rsidRPr="00942F5B">
        <w:rPr>
          <w:rFonts w:ascii="Times New Roman" w:hAnsi="Times New Roman" w:cs="Times New Roman"/>
          <w:sz w:val="24"/>
          <w:szCs w:val="24"/>
        </w:rPr>
        <w:t>the likelihood of behavioral biases such as avalilability bias</w:t>
      </w:r>
      <w:r w:rsidR="00397128" w:rsidRPr="00942F5B">
        <w:rPr>
          <w:rFonts w:ascii="Times New Roman" w:hAnsi="Times New Roman" w:cs="Times New Roman"/>
          <w:sz w:val="24"/>
          <w:szCs w:val="24"/>
        </w:rPr>
        <w:t xml:space="preserve"> or anchoring bias. </w:t>
      </w:r>
      <w:r w:rsidR="00853826" w:rsidRPr="00942F5B">
        <w:rPr>
          <w:rFonts w:ascii="Times New Roman" w:hAnsi="Times New Roman" w:cs="Times New Roman"/>
          <w:sz w:val="24"/>
          <w:szCs w:val="24"/>
        </w:rPr>
        <w:t xml:space="preserve">Stress can </w:t>
      </w:r>
      <w:r w:rsidR="000C65DD" w:rsidRPr="00942F5B">
        <w:rPr>
          <w:rFonts w:ascii="Times New Roman" w:hAnsi="Times New Roman" w:cs="Times New Roman"/>
          <w:sz w:val="24"/>
          <w:szCs w:val="24"/>
        </w:rPr>
        <w:t>also reduce confidence and increase reliance on advice from others</w:t>
      </w:r>
      <w:r w:rsidR="006C383D" w:rsidRPr="00942F5B">
        <w:rPr>
          <w:rFonts w:ascii="Times New Roman" w:hAnsi="Times New Roman" w:cs="Times New Roman"/>
          <w:sz w:val="24"/>
          <w:szCs w:val="24"/>
        </w:rPr>
        <w:t>,</w:t>
      </w:r>
      <w:r w:rsidR="00005337" w:rsidRPr="00942F5B">
        <w:rPr>
          <w:rFonts w:ascii="Times New Roman" w:hAnsi="Times New Roman" w:cs="Times New Roman"/>
          <w:sz w:val="24"/>
          <w:szCs w:val="24"/>
        </w:rPr>
        <w:t xml:space="preserve"> </w:t>
      </w:r>
      <w:r w:rsidR="006C383D" w:rsidRPr="00942F5B">
        <w:rPr>
          <w:rFonts w:ascii="Times New Roman" w:hAnsi="Times New Roman" w:cs="Times New Roman"/>
          <w:sz w:val="24"/>
          <w:szCs w:val="24"/>
        </w:rPr>
        <w:t>which may result in herd behaviour.</w:t>
      </w:r>
      <w:r w:rsidR="00312EF1" w:rsidRPr="00942F5B">
        <w:rPr>
          <w:rFonts w:ascii="Times New Roman" w:hAnsi="Times New Roman" w:cs="Times New Roman"/>
          <w:sz w:val="24"/>
          <w:szCs w:val="24"/>
        </w:rPr>
        <w:t xml:space="preserve"> </w:t>
      </w:r>
      <w:r w:rsidR="001F6778" w:rsidRPr="00942F5B">
        <w:rPr>
          <w:rFonts w:ascii="Times New Roman" w:hAnsi="Times New Roman" w:cs="Times New Roman"/>
          <w:sz w:val="24"/>
          <w:szCs w:val="24"/>
        </w:rPr>
        <w:t>Furthermore, work-life</w:t>
      </w:r>
      <w:r w:rsidR="00865660" w:rsidRPr="00942F5B">
        <w:rPr>
          <w:rFonts w:ascii="Times New Roman" w:hAnsi="Times New Roman" w:cs="Times New Roman"/>
          <w:sz w:val="24"/>
          <w:szCs w:val="24"/>
        </w:rPr>
        <w:t xml:space="preserve"> imbalance may contribute to emotional responses toward</w:t>
      </w:r>
      <w:r w:rsidR="00132AB8" w:rsidRPr="00942F5B">
        <w:rPr>
          <w:rFonts w:ascii="Times New Roman" w:hAnsi="Times New Roman" w:cs="Times New Roman"/>
          <w:sz w:val="24"/>
          <w:szCs w:val="24"/>
        </w:rPr>
        <w:t xml:space="preserve"> financial risks, leading to stronger loss aversion or risk aversion in investment decision</w:t>
      </w:r>
      <w:r w:rsidR="005939BE" w:rsidRPr="00942F5B">
        <w:rPr>
          <w:rFonts w:ascii="Times New Roman" w:hAnsi="Times New Roman" w:cs="Times New Roman"/>
          <w:sz w:val="24"/>
          <w:szCs w:val="24"/>
        </w:rPr>
        <w:t>s</w:t>
      </w:r>
      <w:r w:rsidRPr="00942F5B">
        <w:rPr>
          <w:rFonts w:ascii="Times New Roman" w:hAnsi="Times New Roman" w:cs="Times New Roman"/>
          <w:sz w:val="24"/>
          <w:szCs w:val="24"/>
        </w:rPr>
        <w:t>.</w:t>
      </w:r>
    </w:p>
    <w:p w14:paraId="7727977C" w14:textId="44490E96" w:rsidR="009A1E95" w:rsidRDefault="00295235" w:rsidP="00E14672">
      <w:pPr>
        <w:jc w:val="both"/>
        <w:rPr>
          <w:rFonts w:ascii="Times New Roman" w:hAnsi="Times New Roman" w:cs="Times New Roman"/>
          <w:sz w:val="24"/>
          <w:szCs w:val="24"/>
        </w:rPr>
      </w:pPr>
      <w:r w:rsidRPr="00942F5B">
        <w:rPr>
          <w:rFonts w:ascii="Times New Roman" w:hAnsi="Times New Roman" w:cs="Times New Roman"/>
          <w:sz w:val="24"/>
          <w:szCs w:val="24"/>
        </w:rPr>
        <w:t>Ac</w:t>
      </w:r>
      <w:r w:rsidR="00F129CD" w:rsidRPr="00942F5B">
        <w:rPr>
          <w:rFonts w:ascii="Times New Roman" w:hAnsi="Times New Roman" w:cs="Times New Roman"/>
          <w:sz w:val="24"/>
          <w:szCs w:val="24"/>
        </w:rPr>
        <w:t>c</w:t>
      </w:r>
      <w:r w:rsidRPr="00942F5B">
        <w:rPr>
          <w:rFonts w:ascii="Times New Roman" w:hAnsi="Times New Roman" w:cs="Times New Roman"/>
          <w:sz w:val="24"/>
          <w:szCs w:val="24"/>
        </w:rPr>
        <w:t xml:space="preserve">ess to </w:t>
      </w:r>
      <w:r w:rsidR="000F03DA">
        <w:rPr>
          <w:rFonts w:ascii="Times New Roman" w:hAnsi="Times New Roman" w:cs="Times New Roman"/>
          <w:b/>
          <w:bCs/>
          <w:sz w:val="24"/>
          <w:szCs w:val="24"/>
        </w:rPr>
        <w:t>s</w:t>
      </w:r>
      <w:r w:rsidR="00A37B23" w:rsidRPr="004E35AA">
        <w:rPr>
          <w:rFonts w:ascii="Times New Roman" w:hAnsi="Times New Roman" w:cs="Times New Roman"/>
          <w:b/>
          <w:bCs/>
          <w:sz w:val="24"/>
          <w:szCs w:val="24"/>
        </w:rPr>
        <w:t xml:space="preserve">ocial </w:t>
      </w:r>
      <w:r w:rsidR="000F03DA">
        <w:rPr>
          <w:rFonts w:ascii="Times New Roman" w:hAnsi="Times New Roman" w:cs="Times New Roman"/>
          <w:b/>
          <w:bCs/>
          <w:sz w:val="24"/>
          <w:szCs w:val="24"/>
        </w:rPr>
        <w:t>n</w:t>
      </w:r>
      <w:r w:rsidR="00A37B23" w:rsidRPr="004E35AA">
        <w:rPr>
          <w:rFonts w:ascii="Times New Roman" w:hAnsi="Times New Roman" w:cs="Times New Roman"/>
          <w:b/>
          <w:bCs/>
          <w:sz w:val="24"/>
          <w:szCs w:val="24"/>
        </w:rPr>
        <w:t xml:space="preserve">etworks and </w:t>
      </w:r>
      <w:r w:rsidR="000F03DA">
        <w:rPr>
          <w:rFonts w:ascii="Times New Roman" w:hAnsi="Times New Roman" w:cs="Times New Roman"/>
          <w:b/>
          <w:bCs/>
          <w:sz w:val="24"/>
          <w:szCs w:val="24"/>
        </w:rPr>
        <w:t>p</w:t>
      </w:r>
      <w:r w:rsidR="00A37B23" w:rsidRPr="004E35AA">
        <w:rPr>
          <w:rFonts w:ascii="Times New Roman" w:hAnsi="Times New Roman" w:cs="Times New Roman"/>
          <w:b/>
          <w:bCs/>
          <w:sz w:val="24"/>
          <w:szCs w:val="24"/>
        </w:rPr>
        <w:t xml:space="preserve">eer </w:t>
      </w:r>
      <w:r w:rsidR="000F03DA">
        <w:rPr>
          <w:rFonts w:ascii="Times New Roman" w:hAnsi="Times New Roman" w:cs="Times New Roman"/>
          <w:b/>
          <w:bCs/>
          <w:sz w:val="24"/>
          <w:szCs w:val="24"/>
        </w:rPr>
        <w:t>i</w:t>
      </w:r>
      <w:r w:rsidR="00A37B23" w:rsidRPr="004E35AA">
        <w:rPr>
          <w:rFonts w:ascii="Times New Roman" w:hAnsi="Times New Roman" w:cs="Times New Roman"/>
          <w:b/>
          <w:bCs/>
          <w:sz w:val="24"/>
          <w:szCs w:val="24"/>
        </w:rPr>
        <w:t>nfluence</w:t>
      </w:r>
      <w:r w:rsidRPr="00942F5B">
        <w:rPr>
          <w:rFonts w:ascii="Times New Roman" w:hAnsi="Times New Roman" w:cs="Times New Roman"/>
          <w:sz w:val="24"/>
          <w:szCs w:val="24"/>
        </w:rPr>
        <w:t xml:space="preserve"> is another determini</w:t>
      </w:r>
      <w:r w:rsidR="00637954" w:rsidRPr="00942F5B">
        <w:rPr>
          <w:rFonts w:ascii="Times New Roman" w:hAnsi="Times New Roman" w:cs="Times New Roman"/>
          <w:sz w:val="24"/>
          <w:szCs w:val="24"/>
        </w:rPr>
        <w:t xml:space="preserve">ng factor. </w:t>
      </w:r>
      <w:r w:rsidR="002405D8" w:rsidRPr="00942F5B">
        <w:rPr>
          <w:rFonts w:ascii="Times New Roman" w:hAnsi="Times New Roman" w:cs="Times New Roman"/>
          <w:sz w:val="24"/>
          <w:szCs w:val="24"/>
        </w:rPr>
        <w:t xml:space="preserve">Women entrepreneurs may adopt the </w:t>
      </w:r>
      <w:r w:rsidR="0018372E" w:rsidRPr="00942F5B">
        <w:rPr>
          <w:rFonts w:ascii="Times New Roman" w:hAnsi="Times New Roman" w:cs="Times New Roman"/>
          <w:sz w:val="24"/>
          <w:szCs w:val="24"/>
        </w:rPr>
        <w:t xml:space="preserve">opinions or investment choices of their peers, which can </w:t>
      </w:r>
      <w:r w:rsidR="003A2316" w:rsidRPr="00942F5B">
        <w:rPr>
          <w:rFonts w:ascii="Times New Roman" w:hAnsi="Times New Roman" w:cs="Times New Roman"/>
          <w:sz w:val="24"/>
          <w:szCs w:val="24"/>
        </w:rPr>
        <w:t>lead to herd behaviour. Similarly</w:t>
      </w:r>
      <w:r w:rsidR="00F129CD" w:rsidRPr="00942F5B">
        <w:rPr>
          <w:rFonts w:ascii="Times New Roman" w:hAnsi="Times New Roman" w:cs="Times New Roman"/>
          <w:sz w:val="24"/>
          <w:szCs w:val="24"/>
        </w:rPr>
        <w:t>,</w:t>
      </w:r>
      <w:r w:rsidR="003A2316" w:rsidRPr="00942F5B">
        <w:rPr>
          <w:rFonts w:ascii="Times New Roman" w:hAnsi="Times New Roman" w:cs="Times New Roman"/>
          <w:sz w:val="24"/>
          <w:szCs w:val="24"/>
        </w:rPr>
        <w:t xml:space="preserve"> information shared within networks</w:t>
      </w:r>
      <w:r w:rsidR="00834FE0" w:rsidRPr="00942F5B">
        <w:rPr>
          <w:rFonts w:ascii="Times New Roman" w:hAnsi="Times New Roman" w:cs="Times New Roman"/>
          <w:sz w:val="24"/>
          <w:szCs w:val="24"/>
        </w:rPr>
        <w:t xml:space="preserve"> may reinforce existing beliefs, resulting in confirmation bias</w:t>
      </w:r>
      <w:r w:rsidR="00F129CD" w:rsidRPr="00942F5B">
        <w:rPr>
          <w:rFonts w:ascii="Times New Roman" w:hAnsi="Times New Roman" w:cs="Times New Roman"/>
          <w:sz w:val="24"/>
          <w:szCs w:val="24"/>
        </w:rPr>
        <w:t xml:space="preserve">. </w:t>
      </w:r>
      <w:r w:rsidR="004F1D9C" w:rsidRPr="00942F5B">
        <w:rPr>
          <w:rFonts w:ascii="Times New Roman" w:hAnsi="Times New Roman" w:cs="Times New Roman"/>
          <w:sz w:val="24"/>
          <w:szCs w:val="24"/>
        </w:rPr>
        <w:t xml:space="preserve"> </w:t>
      </w:r>
      <w:r w:rsidR="00B108BE" w:rsidRPr="00942F5B">
        <w:rPr>
          <w:rFonts w:ascii="Times New Roman" w:hAnsi="Times New Roman" w:cs="Times New Roman"/>
          <w:sz w:val="24"/>
          <w:szCs w:val="24"/>
        </w:rPr>
        <w:t>Furthermore, information shared on social networks might not always be complete or correct, which raises the possibility of availability bias—the tendency for decisions to be made based on information that is readily available or widely discussed.</w:t>
      </w:r>
    </w:p>
    <w:p w14:paraId="5EEA1CF9" w14:textId="472E52A2" w:rsidR="000F03DA" w:rsidRPr="00942F5B" w:rsidRDefault="000F03DA" w:rsidP="00E14672">
      <w:pPr>
        <w:jc w:val="both"/>
        <w:rPr>
          <w:rFonts w:ascii="Times New Roman" w:hAnsi="Times New Roman" w:cs="Times New Roman"/>
          <w:sz w:val="24"/>
          <w:szCs w:val="24"/>
        </w:rPr>
      </w:pPr>
      <w:r w:rsidRPr="007220AB">
        <w:rPr>
          <w:rFonts w:ascii="Times New Roman" w:hAnsi="Times New Roman" w:cs="Times New Roman"/>
          <w:sz w:val="24"/>
          <w:szCs w:val="24"/>
        </w:rPr>
        <w:lastRenderedPageBreak/>
        <w:t xml:space="preserve">Additionally, </w:t>
      </w:r>
      <w:r w:rsidRPr="00AD228A">
        <w:rPr>
          <w:rFonts w:ascii="Times New Roman" w:hAnsi="Times New Roman" w:cs="Times New Roman"/>
          <w:b/>
          <w:bCs/>
          <w:sz w:val="24"/>
          <w:szCs w:val="24"/>
        </w:rPr>
        <w:t>personality traits</w:t>
      </w:r>
      <w:r w:rsidRPr="007220AB">
        <w:rPr>
          <w:rFonts w:ascii="Times New Roman" w:hAnsi="Times New Roman" w:cs="Times New Roman"/>
          <w:sz w:val="24"/>
          <w:szCs w:val="24"/>
        </w:rPr>
        <w:t xml:space="preserve"> have a major impact on </w:t>
      </w:r>
      <w:proofErr w:type="spellStart"/>
      <w:r w:rsidRPr="007220AB">
        <w:rPr>
          <w:rFonts w:ascii="Times New Roman" w:hAnsi="Times New Roman" w:cs="Times New Roman"/>
          <w:sz w:val="24"/>
          <w:szCs w:val="24"/>
        </w:rPr>
        <w:t>behavioral</w:t>
      </w:r>
      <w:proofErr w:type="spellEnd"/>
      <w:r w:rsidRPr="007220AB">
        <w:rPr>
          <w:rFonts w:ascii="Times New Roman" w:hAnsi="Times New Roman" w:cs="Times New Roman"/>
          <w:sz w:val="24"/>
          <w:szCs w:val="24"/>
        </w:rPr>
        <w:t xml:space="preserve"> biases, which in turn affect how women entrepreneurs make financial decisions. The Big Five traits determine how individuals perceive risk, process information, and respond to uncertainty. For instance, extraversion and openness are often associated with higher confidence, increasing susceptibility to overconfidence bias, while neuroticism reinforces loss aversion due to heightened fear of losses. Conscientiousness promotes structured decision-making, thereby reducing reliance on biases such as anchoring and confirmation bias, whereas agreeableness may increase herd </w:t>
      </w:r>
      <w:proofErr w:type="spellStart"/>
      <w:r w:rsidRPr="007220AB">
        <w:rPr>
          <w:rFonts w:ascii="Times New Roman" w:hAnsi="Times New Roman" w:cs="Times New Roman"/>
          <w:sz w:val="24"/>
          <w:szCs w:val="24"/>
        </w:rPr>
        <w:t>behavior</w:t>
      </w:r>
      <w:proofErr w:type="spellEnd"/>
      <w:r w:rsidRPr="007220AB">
        <w:rPr>
          <w:rFonts w:ascii="Times New Roman" w:hAnsi="Times New Roman" w:cs="Times New Roman"/>
          <w:sz w:val="24"/>
          <w:szCs w:val="24"/>
        </w:rPr>
        <w:t xml:space="preserve"> through greater dependence on social cues.</w:t>
      </w:r>
    </w:p>
    <w:p w14:paraId="3FBB9C4D" w14:textId="034E5BB2" w:rsidR="0085432D" w:rsidRDefault="00381837" w:rsidP="00B50483">
      <w:pPr>
        <w:jc w:val="both"/>
        <w:rPr>
          <w:rFonts w:ascii="Times New Roman" w:hAnsi="Times New Roman" w:cs="Times New Roman"/>
          <w:sz w:val="24"/>
          <w:szCs w:val="24"/>
        </w:rPr>
      </w:pPr>
      <w:r w:rsidRPr="00942F5B">
        <w:rPr>
          <w:rFonts w:ascii="Times New Roman" w:hAnsi="Times New Roman" w:cs="Times New Roman"/>
          <w:sz w:val="24"/>
          <w:szCs w:val="24"/>
        </w:rPr>
        <w:t xml:space="preserve">In conclusion, a combination of </w:t>
      </w:r>
      <w:r w:rsidR="00A6494D">
        <w:rPr>
          <w:rFonts w:ascii="Times New Roman" w:hAnsi="Times New Roman" w:cs="Times New Roman"/>
          <w:sz w:val="24"/>
          <w:szCs w:val="24"/>
        </w:rPr>
        <w:t>contextual</w:t>
      </w:r>
      <w:r w:rsidR="001B3D45">
        <w:rPr>
          <w:rFonts w:ascii="Times New Roman" w:hAnsi="Times New Roman" w:cs="Times New Roman"/>
          <w:sz w:val="24"/>
          <w:szCs w:val="24"/>
        </w:rPr>
        <w:t xml:space="preserve"> factors </w:t>
      </w:r>
      <w:r w:rsidRPr="00942F5B">
        <w:rPr>
          <w:rFonts w:ascii="Times New Roman" w:hAnsi="Times New Roman" w:cs="Times New Roman"/>
          <w:sz w:val="24"/>
          <w:szCs w:val="24"/>
        </w:rPr>
        <w:t>and psychological factors shapes the behavioral biases of female entrepreneurs</w:t>
      </w:r>
      <w:r w:rsidR="00834B86" w:rsidRPr="00942F5B">
        <w:rPr>
          <w:rFonts w:ascii="Times New Roman" w:hAnsi="Times New Roman" w:cs="Times New Roman"/>
          <w:sz w:val="24"/>
          <w:szCs w:val="24"/>
        </w:rPr>
        <w:t xml:space="preserve">. </w:t>
      </w:r>
      <w:r w:rsidR="009019D4" w:rsidRPr="00942F5B">
        <w:rPr>
          <w:rFonts w:ascii="Times New Roman" w:hAnsi="Times New Roman" w:cs="Times New Roman"/>
          <w:sz w:val="24"/>
          <w:szCs w:val="24"/>
        </w:rPr>
        <w:t>Financial literacy, socio-cultural norms, gender expectations, family roles, entrepreneurial experience, social networks collectively determine how biases manifest in investment decision-making.</w:t>
      </w:r>
      <w:r w:rsidR="003573A3" w:rsidRPr="00942F5B">
        <w:rPr>
          <w:rFonts w:ascii="Times New Roman" w:hAnsi="Times New Roman" w:cs="Times New Roman"/>
          <w:sz w:val="24"/>
          <w:szCs w:val="24"/>
        </w:rPr>
        <w:t xml:space="preserve"> Understanding these interconnected factors is essential for designing targeted financial education programs, policy interventions, and entrepreneurial support systems that promote more balanced and rational investment </w:t>
      </w:r>
      <w:proofErr w:type="spellStart"/>
      <w:r w:rsidR="003573A3" w:rsidRPr="00942F5B">
        <w:rPr>
          <w:rFonts w:ascii="Times New Roman" w:hAnsi="Times New Roman" w:cs="Times New Roman"/>
          <w:sz w:val="24"/>
          <w:szCs w:val="24"/>
        </w:rPr>
        <w:t>behavior</w:t>
      </w:r>
      <w:proofErr w:type="spellEnd"/>
      <w:r w:rsidR="003573A3" w:rsidRPr="00942F5B">
        <w:rPr>
          <w:rFonts w:ascii="Times New Roman" w:hAnsi="Times New Roman" w:cs="Times New Roman"/>
          <w:sz w:val="24"/>
          <w:szCs w:val="24"/>
        </w:rPr>
        <w:t xml:space="preserve"> among women entrepreneurs.</w:t>
      </w:r>
    </w:p>
    <w:p w14:paraId="0042269D" w14:textId="44CB16FB" w:rsidR="0085432D" w:rsidRPr="00C70936" w:rsidRDefault="006E22BB" w:rsidP="000F03DA">
      <w:pPr>
        <w:jc w:val="both"/>
        <w:rPr>
          <w:rFonts w:ascii="Times New Roman" w:hAnsi="Times New Roman" w:cs="Times New Roman"/>
          <w:b/>
          <w:bCs/>
          <w:sz w:val="24"/>
          <w:szCs w:val="24"/>
        </w:rPr>
      </w:pPr>
      <w:r w:rsidRPr="00C70936">
        <w:rPr>
          <w:rFonts w:ascii="Times New Roman" w:hAnsi="Times New Roman" w:cs="Times New Roman"/>
          <w:b/>
          <w:bCs/>
          <w:sz w:val="24"/>
          <w:szCs w:val="24"/>
        </w:rPr>
        <w:t>Conceptual Framework</w:t>
      </w:r>
    </w:p>
    <w:p w14:paraId="229735C8" w14:textId="3EA200C8" w:rsidR="00D934C7" w:rsidRDefault="00E1010F" w:rsidP="000F03DA">
      <w:pPr>
        <w:jc w:val="both"/>
        <w:rPr>
          <w:rFonts w:ascii="Times New Roman" w:hAnsi="Times New Roman" w:cs="Times New Roman"/>
          <w:sz w:val="24"/>
          <w:szCs w:val="24"/>
        </w:rPr>
      </w:pPr>
      <w:r>
        <w:rPr>
          <w:rFonts w:ascii="Times New Roman" w:hAnsi="Times New Roman" w:cs="Times New Roman"/>
          <w:sz w:val="24"/>
          <w:szCs w:val="24"/>
        </w:rPr>
        <w:t xml:space="preserve">Fig 1. </w:t>
      </w:r>
      <w:proofErr w:type="spellStart"/>
      <w:r>
        <w:rPr>
          <w:rFonts w:ascii="Times New Roman" w:hAnsi="Times New Roman" w:cs="Times New Roman"/>
          <w:sz w:val="24"/>
          <w:szCs w:val="24"/>
        </w:rPr>
        <w:t>Behavioral</w:t>
      </w:r>
      <w:proofErr w:type="spellEnd"/>
      <w:r>
        <w:rPr>
          <w:rFonts w:ascii="Times New Roman" w:hAnsi="Times New Roman" w:cs="Times New Roman"/>
          <w:sz w:val="24"/>
          <w:szCs w:val="24"/>
        </w:rPr>
        <w:t xml:space="preserve"> Biases Influencing Investment Decision-Making of Women Entrepreneurs</w:t>
      </w:r>
    </w:p>
    <w:p w14:paraId="4BADD08B" w14:textId="77777777" w:rsidR="00EB4FFE" w:rsidRDefault="00EB4FFE" w:rsidP="000F03DA">
      <w:pPr>
        <w:jc w:val="both"/>
        <w:rPr>
          <w:rFonts w:ascii="Times New Roman" w:hAnsi="Times New Roman" w:cs="Times New Roman"/>
          <w:sz w:val="24"/>
          <w:szCs w:val="24"/>
        </w:rPr>
      </w:pPr>
    </w:p>
    <w:p w14:paraId="088C7C06" w14:textId="762FB9C7" w:rsidR="00EC28F4" w:rsidRDefault="001B4B77" w:rsidP="000F03DA">
      <w:pPr>
        <w:jc w:val="both"/>
        <w:rPr>
          <w:rFonts w:ascii="Times New Roman" w:hAnsi="Times New Roman" w:cs="Times New Roman"/>
          <w:sz w:val="24"/>
          <w:szCs w:val="24"/>
        </w:rPr>
      </w:pPr>
      <w:r w:rsidRPr="001B4B77">
        <w:rPr>
          <w:rFonts w:ascii="Times New Roman" w:hAnsi="Times New Roman" w:cs="Times New Roman"/>
          <w:noProof/>
          <w:sz w:val="24"/>
          <w:szCs w:val="24"/>
        </w:rPr>
        <w:lastRenderedPageBreak/>
        <w:drawing>
          <wp:inline distT="0" distB="0" distL="0" distR="0" wp14:anchorId="7EDE1BB7" wp14:editId="080F9633">
            <wp:extent cx="5730240" cy="4191000"/>
            <wp:effectExtent l="0" t="0" r="3810" b="0"/>
            <wp:docPr id="60070829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0240" cy="4191000"/>
                    </a:xfrm>
                    <a:prstGeom prst="rect">
                      <a:avLst/>
                    </a:prstGeom>
                    <a:noFill/>
                    <a:ln>
                      <a:noFill/>
                    </a:ln>
                  </pic:spPr>
                </pic:pic>
              </a:graphicData>
            </a:graphic>
          </wp:inline>
        </w:drawing>
      </w:r>
    </w:p>
    <w:p w14:paraId="7265476E" w14:textId="4C62A442" w:rsidR="00C70936" w:rsidRPr="00942F5B" w:rsidRDefault="00C70936" w:rsidP="00EC28F4">
      <w:pPr>
        <w:ind w:left="2520" w:firstLine="360"/>
        <w:jc w:val="both"/>
        <w:rPr>
          <w:rFonts w:ascii="Times New Roman" w:hAnsi="Times New Roman" w:cs="Times New Roman"/>
          <w:sz w:val="24"/>
          <w:szCs w:val="24"/>
        </w:rPr>
      </w:pPr>
      <w:r w:rsidRPr="00B51D16">
        <w:rPr>
          <w:rFonts w:ascii="Times New Roman" w:hAnsi="Times New Roman" w:cs="Times New Roman"/>
          <w:i/>
          <w:iCs/>
          <w:sz w:val="24"/>
          <w:szCs w:val="24"/>
        </w:rPr>
        <w:t>Source: Author’s own compilation</w:t>
      </w:r>
      <w:r>
        <w:rPr>
          <w:rFonts w:ascii="Times New Roman" w:hAnsi="Times New Roman" w:cs="Times New Roman"/>
          <w:sz w:val="24"/>
          <w:szCs w:val="24"/>
        </w:rPr>
        <w:tab/>
      </w:r>
    </w:p>
    <w:p w14:paraId="559504F8" w14:textId="58AE6F06" w:rsidR="000F03DA" w:rsidRPr="007220AB" w:rsidRDefault="000F03DA" w:rsidP="000F03DA">
      <w:pPr>
        <w:jc w:val="both"/>
        <w:rPr>
          <w:rFonts w:ascii="Times New Roman" w:hAnsi="Times New Roman" w:cs="Times New Roman"/>
          <w:sz w:val="24"/>
          <w:szCs w:val="24"/>
        </w:rPr>
      </w:pPr>
      <w:r w:rsidRPr="007220AB">
        <w:rPr>
          <w:rFonts w:ascii="Times New Roman" w:hAnsi="Times New Roman" w:cs="Times New Roman"/>
          <w:sz w:val="24"/>
          <w:szCs w:val="24"/>
        </w:rPr>
        <w:t xml:space="preserve">Based on a literature review of previous research, the researcher concluded that </w:t>
      </w:r>
      <w:r w:rsidR="001B3D45">
        <w:rPr>
          <w:rFonts w:ascii="Times New Roman" w:hAnsi="Times New Roman" w:cs="Times New Roman"/>
          <w:sz w:val="24"/>
          <w:szCs w:val="24"/>
        </w:rPr>
        <w:t>antecedent</w:t>
      </w:r>
      <w:r w:rsidR="001B3D45" w:rsidRPr="007220AB">
        <w:rPr>
          <w:rFonts w:ascii="Times New Roman" w:hAnsi="Times New Roman" w:cs="Times New Roman"/>
          <w:sz w:val="24"/>
          <w:szCs w:val="24"/>
        </w:rPr>
        <w:t xml:space="preserve"> </w:t>
      </w:r>
      <w:r w:rsidRPr="007220AB">
        <w:rPr>
          <w:rFonts w:ascii="Times New Roman" w:hAnsi="Times New Roman" w:cs="Times New Roman"/>
          <w:sz w:val="24"/>
          <w:szCs w:val="24"/>
        </w:rPr>
        <w:t xml:space="preserve">factors such as socio-cultural influences, work-life imbalance and stress, social networks, cultural values, and personality traits shape the behavioural biases of women entrepreneurs. These biases, including overconfidence, anchoring, availability, confirmation, loss aversion, herd behaviour, framing, and regret bias, subsequently influence investment decision-making. Consequently, the researcher proposes a conceptual framework to examine the investment decision-making of women entrepreneurs through a behavioural finance lens, integrating antecedent factors, independent variables, moderating variables, and a dependent variable. The framework is grounded in </w:t>
      </w:r>
      <w:proofErr w:type="spellStart"/>
      <w:r w:rsidRPr="007220AB">
        <w:rPr>
          <w:rFonts w:ascii="Times New Roman" w:hAnsi="Times New Roman" w:cs="Times New Roman"/>
          <w:sz w:val="24"/>
          <w:szCs w:val="24"/>
        </w:rPr>
        <w:t>behavioral</w:t>
      </w:r>
      <w:proofErr w:type="spellEnd"/>
      <w:r w:rsidRPr="007220AB">
        <w:rPr>
          <w:rFonts w:ascii="Times New Roman" w:hAnsi="Times New Roman" w:cs="Times New Roman"/>
          <w:sz w:val="24"/>
          <w:szCs w:val="24"/>
        </w:rPr>
        <w:t xml:space="preserve"> finance theory, which suggests that investment decisions are not always rational but are influenced by cognitive and emotional biases.</w:t>
      </w:r>
    </w:p>
    <w:p w14:paraId="50EC8C9D" w14:textId="77777777" w:rsidR="000F03DA" w:rsidRPr="007220AB" w:rsidRDefault="000F03DA" w:rsidP="000F03DA">
      <w:pPr>
        <w:jc w:val="both"/>
        <w:rPr>
          <w:rFonts w:ascii="Times New Roman" w:hAnsi="Times New Roman" w:cs="Times New Roman"/>
          <w:sz w:val="24"/>
          <w:szCs w:val="24"/>
        </w:rPr>
      </w:pPr>
      <w:proofErr w:type="spellStart"/>
      <w:r w:rsidRPr="007220AB">
        <w:rPr>
          <w:rFonts w:ascii="Times New Roman" w:hAnsi="Times New Roman" w:cs="Times New Roman"/>
          <w:sz w:val="24"/>
          <w:szCs w:val="24"/>
        </w:rPr>
        <w:t>Behavioral</w:t>
      </w:r>
      <w:proofErr w:type="spellEnd"/>
      <w:r w:rsidRPr="007220AB">
        <w:rPr>
          <w:rFonts w:ascii="Times New Roman" w:hAnsi="Times New Roman" w:cs="Times New Roman"/>
          <w:sz w:val="24"/>
          <w:szCs w:val="24"/>
        </w:rPr>
        <w:t xml:space="preserve"> biases are considered the independent variables, as they directly influence investment decision-making. These biases—such as overconfidence, loss aversion, anchoring, confirmation bias, availability bias, herd behaviour, framing bias, and regret aversion—distort rational judgment and shape financial choices. Prior studies consistently demonstrate that such biases significantly affect how individuals evaluate risk and make investment decisions.</w:t>
      </w:r>
    </w:p>
    <w:p w14:paraId="1DDB39CE" w14:textId="7EEE7653" w:rsidR="000F03DA" w:rsidRPr="007220AB" w:rsidRDefault="001119DB" w:rsidP="000F03DA">
      <w:pPr>
        <w:jc w:val="both"/>
        <w:rPr>
          <w:rFonts w:ascii="Times New Roman" w:hAnsi="Times New Roman" w:cs="Times New Roman"/>
          <w:sz w:val="24"/>
          <w:szCs w:val="24"/>
        </w:rPr>
      </w:pPr>
      <w:r>
        <w:rPr>
          <w:rFonts w:ascii="Times New Roman" w:hAnsi="Times New Roman" w:cs="Times New Roman"/>
          <w:sz w:val="24"/>
          <w:szCs w:val="24"/>
        </w:rPr>
        <w:lastRenderedPageBreak/>
        <w:t xml:space="preserve">Contextual and psychological factors, such as socio-cultural influences, work-life imbalance, stress, social networks, cultural values, and personality traits, are considered antecedent variables. These factors do not directly determine investment decisions; instead, they shape the development and strength of </w:t>
      </w:r>
      <w:proofErr w:type="spellStart"/>
      <w:r>
        <w:rPr>
          <w:rFonts w:ascii="Times New Roman" w:hAnsi="Times New Roman" w:cs="Times New Roman"/>
          <w:sz w:val="24"/>
          <w:szCs w:val="24"/>
        </w:rPr>
        <w:t>behavioral</w:t>
      </w:r>
      <w:proofErr w:type="spellEnd"/>
      <w:r>
        <w:rPr>
          <w:rFonts w:ascii="Times New Roman" w:hAnsi="Times New Roman" w:cs="Times New Roman"/>
          <w:sz w:val="24"/>
          <w:szCs w:val="24"/>
        </w:rPr>
        <w:t xml:space="preserve"> biases. Existing literature indicates that social norms, environmental conditions, and individual characteristics influence cognitive and emotional tendencies, thereby increasing vulnerability to biased decision-making.</w:t>
      </w:r>
    </w:p>
    <w:p w14:paraId="7E455459" w14:textId="77777777" w:rsidR="000F03DA" w:rsidRPr="007220AB" w:rsidRDefault="000F03DA" w:rsidP="000F03DA">
      <w:pPr>
        <w:jc w:val="both"/>
        <w:rPr>
          <w:rFonts w:ascii="Times New Roman" w:hAnsi="Times New Roman" w:cs="Times New Roman"/>
          <w:sz w:val="24"/>
          <w:szCs w:val="24"/>
        </w:rPr>
      </w:pPr>
      <w:r w:rsidRPr="007220AB">
        <w:rPr>
          <w:rFonts w:ascii="Times New Roman" w:hAnsi="Times New Roman" w:cs="Times New Roman"/>
          <w:sz w:val="24"/>
          <w:szCs w:val="24"/>
        </w:rPr>
        <w:t>Investment decision-making of women entrepreneurs is the dependent variable, representing the outcome of the decision process in terms of risk-taking, investment choices, and allocation of financial resources.</w:t>
      </w:r>
    </w:p>
    <w:p w14:paraId="44C1C33B" w14:textId="77777777" w:rsidR="000F03DA" w:rsidRPr="007220AB" w:rsidRDefault="000F03DA" w:rsidP="000F03DA">
      <w:pPr>
        <w:jc w:val="both"/>
        <w:rPr>
          <w:rFonts w:ascii="Times New Roman" w:hAnsi="Times New Roman" w:cs="Times New Roman"/>
          <w:sz w:val="24"/>
          <w:szCs w:val="24"/>
        </w:rPr>
      </w:pPr>
      <w:r w:rsidRPr="007220AB">
        <w:rPr>
          <w:rFonts w:ascii="Times New Roman" w:hAnsi="Times New Roman" w:cs="Times New Roman"/>
          <w:sz w:val="24"/>
          <w:szCs w:val="24"/>
        </w:rPr>
        <w:t xml:space="preserve">The framework further incorporates financial literacy, risk tolerance, and entrepreneurial experience as moderating variables. These variables influence the strength and direction of the relationship between </w:t>
      </w:r>
      <w:proofErr w:type="spellStart"/>
      <w:r w:rsidRPr="007220AB">
        <w:rPr>
          <w:rFonts w:ascii="Times New Roman" w:hAnsi="Times New Roman" w:cs="Times New Roman"/>
          <w:sz w:val="24"/>
          <w:szCs w:val="24"/>
        </w:rPr>
        <w:t>behavioral</w:t>
      </w:r>
      <w:proofErr w:type="spellEnd"/>
      <w:r w:rsidRPr="007220AB">
        <w:rPr>
          <w:rFonts w:ascii="Times New Roman" w:hAnsi="Times New Roman" w:cs="Times New Roman"/>
          <w:sz w:val="24"/>
          <w:szCs w:val="24"/>
        </w:rPr>
        <w:t xml:space="preserve"> biases and investment decision-making. For instance, higher financial literacy enhances analytical ability and may reduce reliance on biases, while greater risk tolerance affects how individuals respond to uncertainty. Similarly, entrepreneurial experience improves decision-making capability and reduces susceptibility to cognitive distortions. However, literature also indicates that the moderating effect of these variables may vary across contexts.</w:t>
      </w:r>
    </w:p>
    <w:p w14:paraId="6B772A0C" w14:textId="63AB0BF0" w:rsidR="000F03DA" w:rsidRPr="000F03DA" w:rsidRDefault="000F03DA" w:rsidP="00A31691">
      <w:pPr>
        <w:jc w:val="both"/>
        <w:rPr>
          <w:rFonts w:ascii="Times New Roman" w:hAnsi="Times New Roman" w:cs="Times New Roman"/>
          <w:sz w:val="24"/>
          <w:szCs w:val="24"/>
        </w:rPr>
      </w:pPr>
      <w:r w:rsidRPr="007220AB">
        <w:rPr>
          <w:rFonts w:ascii="Times New Roman" w:hAnsi="Times New Roman" w:cs="Times New Roman"/>
          <w:sz w:val="24"/>
          <w:szCs w:val="24"/>
        </w:rPr>
        <w:t xml:space="preserve">Overall, the framework proposes that </w:t>
      </w:r>
      <w:r w:rsidR="006D64D7">
        <w:rPr>
          <w:rFonts w:ascii="Times New Roman" w:hAnsi="Times New Roman" w:cs="Times New Roman"/>
          <w:sz w:val="24"/>
          <w:szCs w:val="24"/>
        </w:rPr>
        <w:t>antecedent</w:t>
      </w:r>
      <w:r w:rsidR="006D64D7" w:rsidRPr="007220AB">
        <w:rPr>
          <w:rFonts w:ascii="Times New Roman" w:hAnsi="Times New Roman" w:cs="Times New Roman"/>
          <w:sz w:val="24"/>
          <w:szCs w:val="24"/>
        </w:rPr>
        <w:t xml:space="preserve"> </w:t>
      </w:r>
      <w:r w:rsidRPr="007220AB">
        <w:rPr>
          <w:rFonts w:ascii="Times New Roman" w:hAnsi="Times New Roman" w:cs="Times New Roman"/>
          <w:sz w:val="24"/>
          <w:szCs w:val="24"/>
        </w:rPr>
        <w:t xml:space="preserve">factors shape </w:t>
      </w:r>
      <w:proofErr w:type="spellStart"/>
      <w:r w:rsidRPr="007220AB">
        <w:rPr>
          <w:rFonts w:ascii="Times New Roman" w:hAnsi="Times New Roman" w:cs="Times New Roman"/>
          <w:sz w:val="24"/>
          <w:szCs w:val="24"/>
        </w:rPr>
        <w:t>behavioral</w:t>
      </w:r>
      <w:proofErr w:type="spellEnd"/>
      <w:r w:rsidRPr="007220AB">
        <w:rPr>
          <w:rFonts w:ascii="Times New Roman" w:hAnsi="Times New Roman" w:cs="Times New Roman"/>
          <w:sz w:val="24"/>
          <w:szCs w:val="24"/>
        </w:rPr>
        <w:t xml:space="preserve"> biases, which in turn directly influence investment decision-making, while moderating variables condition the extent to which these biases impact final decisions.</w:t>
      </w:r>
    </w:p>
    <w:p w14:paraId="31E3F247" w14:textId="7F2C8F02" w:rsidR="00E31EB6" w:rsidRDefault="00E31EB6" w:rsidP="00A31691">
      <w:pPr>
        <w:jc w:val="both"/>
        <w:rPr>
          <w:rFonts w:ascii="Times New Roman" w:hAnsi="Times New Roman" w:cs="Times New Roman"/>
          <w:b/>
          <w:bCs/>
          <w:sz w:val="24"/>
          <w:szCs w:val="24"/>
        </w:rPr>
      </w:pPr>
      <w:r w:rsidRPr="00E31EB6">
        <w:rPr>
          <w:rFonts w:ascii="Times New Roman" w:hAnsi="Times New Roman" w:cs="Times New Roman"/>
          <w:b/>
          <w:bCs/>
          <w:sz w:val="24"/>
          <w:szCs w:val="24"/>
        </w:rPr>
        <w:t>Results and Discussions</w:t>
      </w:r>
    </w:p>
    <w:p w14:paraId="04EA2CBC" w14:textId="5ECCBE43" w:rsidR="000F03DA" w:rsidRPr="007220AB" w:rsidRDefault="000F03DA" w:rsidP="000F03DA">
      <w:pPr>
        <w:jc w:val="both"/>
        <w:rPr>
          <w:rFonts w:ascii="Times New Roman" w:hAnsi="Times New Roman" w:cs="Times New Roman"/>
          <w:sz w:val="24"/>
          <w:szCs w:val="24"/>
        </w:rPr>
      </w:pPr>
      <w:r w:rsidRPr="007220AB">
        <w:rPr>
          <w:rFonts w:ascii="Times New Roman" w:hAnsi="Times New Roman" w:cs="Times New Roman"/>
          <w:sz w:val="24"/>
          <w:szCs w:val="24"/>
        </w:rPr>
        <w:t xml:space="preserve">The proposed conceptual framework presents a methodical explanation of how </w:t>
      </w:r>
      <w:proofErr w:type="spellStart"/>
      <w:r w:rsidRPr="007220AB">
        <w:rPr>
          <w:rFonts w:ascii="Times New Roman" w:hAnsi="Times New Roman" w:cs="Times New Roman"/>
          <w:sz w:val="24"/>
          <w:szCs w:val="24"/>
        </w:rPr>
        <w:t>behavioral</w:t>
      </w:r>
      <w:proofErr w:type="spellEnd"/>
      <w:r w:rsidRPr="007220AB">
        <w:rPr>
          <w:rFonts w:ascii="Times New Roman" w:hAnsi="Times New Roman" w:cs="Times New Roman"/>
          <w:sz w:val="24"/>
          <w:szCs w:val="24"/>
        </w:rPr>
        <w:t xml:space="preserve"> biases, antecedents, and moderating variables interact to influence women entrepreneurs' investment decision-making. The analysis shows how </w:t>
      </w:r>
      <w:proofErr w:type="spellStart"/>
      <w:r w:rsidRPr="007220AB">
        <w:rPr>
          <w:rFonts w:ascii="Times New Roman" w:hAnsi="Times New Roman" w:cs="Times New Roman"/>
          <w:sz w:val="24"/>
          <w:szCs w:val="24"/>
        </w:rPr>
        <w:t>behavioral</w:t>
      </w:r>
      <w:proofErr w:type="spellEnd"/>
      <w:r w:rsidRPr="007220AB">
        <w:rPr>
          <w:rFonts w:ascii="Times New Roman" w:hAnsi="Times New Roman" w:cs="Times New Roman"/>
          <w:sz w:val="24"/>
          <w:szCs w:val="24"/>
        </w:rPr>
        <w:t xml:space="preserve"> biases serve as the primary mechanism that converts influences at the individual and external levels into actual financial decisions.</w:t>
      </w:r>
    </w:p>
    <w:p w14:paraId="26C2E6B7" w14:textId="77777777" w:rsidR="000F03DA" w:rsidRPr="007220AB" w:rsidRDefault="000F03DA" w:rsidP="000F03DA">
      <w:pPr>
        <w:jc w:val="both"/>
        <w:rPr>
          <w:rFonts w:ascii="Times New Roman" w:hAnsi="Times New Roman" w:cs="Times New Roman"/>
          <w:sz w:val="24"/>
          <w:szCs w:val="24"/>
        </w:rPr>
      </w:pPr>
      <w:proofErr w:type="spellStart"/>
      <w:r w:rsidRPr="007220AB">
        <w:rPr>
          <w:rFonts w:ascii="Times New Roman" w:hAnsi="Times New Roman" w:cs="Times New Roman"/>
          <w:sz w:val="24"/>
          <w:szCs w:val="24"/>
        </w:rPr>
        <w:t>Behavioral</w:t>
      </w:r>
      <w:proofErr w:type="spellEnd"/>
      <w:r w:rsidRPr="007220AB">
        <w:rPr>
          <w:rFonts w:ascii="Times New Roman" w:hAnsi="Times New Roman" w:cs="Times New Roman"/>
          <w:sz w:val="24"/>
          <w:szCs w:val="24"/>
        </w:rPr>
        <w:t xml:space="preserve"> biases serve as the main independent variables at the centre of the framework and have a direct impact on investment decision-making. Through their effects on risk perception, information processing, and alternative appraisal, these biases consistently skew rational decision-making. For example, loss aversion and confirmation bias promote conservative and selective decision-making, but overconfidence may result in an over-reliance on personal judgment. Because of this, investing decisions frequently reflect emotional reactions and </w:t>
      </w:r>
      <w:r w:rsidRPr="007220AB">
        <w:rPr>
          <w:rFonts w:ascii="Times New Roman" w:hAnsi="Times New Roman" w:cs="Times New Roman"/>
          <w:sz w:val="24"/>
          <w:szCs w:val="24"/>
        </w:rPr>
        <w:lastRenderedPageBreak/>
        <w:t>cognitive shortcuts rather than being entirely rational, which ultimately affects the direction and quality of financial decisions.</w:t>
      </w:r>
    </w:p>
    <w:p w14:paraId="1E19B9B9" w14:textId="4D974AC7" w:rsidR="000F03DA" w:rsidRPr="007220AB" w:rsidRDefault="000F03DA" w:rsidP="000F03DA">
      <w:pPr>
        <w:jc w:val="both"/>
        <w:rPr>
          <w:rFonts w:ascii="Times New Roman" w:hAnsi="Times New Roman" w:cs="Times New Roman"/>
          <w:sz w:val="24"/>
          <w:szCs w:val="24"/>
        </w:rPr>
      </w:pPr>
      <w:r w:rsidRPr="007220AB">
        <w:rPr>
          <w:rFonts w:ascii="Times New Roman" w:hAnsi="Times New Roman" w:cs="Times New Roman"/>
          <w:sz w:val="24"/>
          <w:szCs w:val="24"/>
        </w:rPr>
        <w:t xml:space="preserve">The framework further demonstrates that these biases are not isolated instead, they are affected by antecedent factors, such as social influence, stress, personality traits, and sociocultural contexts. These variables have an indirect impact on investment choices by affecting the development and severity of </w:t>
      </w:r>
      <w:proofErr w:type="spellStart"/>
      <w:r w:rsidRPr="007220AB">
        <w:rPr>
          <w:rFonts w:ascii="Times New Roman" w:hAnsi="Times New Roman" w:cs="Times New Roman"/>
          <w:sz w:val="24"/>
          <w:szCs w:val="24"/>
        </w:rPr>
        <w:t>behavioral</w:t>
      </w:r>
      <w:proofErr w:type="spellEnd"/>
      <w:r w:rsidRPr="007220AB">
        <w:rPr>
          <w:rFonts w:ascii="Times New Roman" w:hAnsi="Times New Roman" w:cs="Times New Roman"/>
          <w:sz w:val="24"/>
          <w:szCs w:val="24"/>
        </w:rPr>
        <w:t xml:space="preserve"> biases. For instance, work-life imbalance and stressful circumstances reduce cognitive capacity, which increases reliance on heuristics and degrades decision quality. Similarly, personality traits influence a person's risk tolerance and degree of confidence, which in turn affects their vulnerability to biases like overconfidence. Herding behaviour is also influenced by social and cultural settings that support group decision-making tendencies. As a result, </w:t>
      </w:r>
      <w:r w:rsidR="005920C6">
        <w:rPr>
          <w:rFonts w:ascii="Times New Roman" w:hAnsi="Times New Roman" w:cs="Times New Roman"/>
          <w:sz w:val="24"/>
          <w:szCs w:val="24"/>
        </w:rPr>
        <w:t>antecedent</w:t>
      </w:r>
      <w:r w:rsidR="005920C6" w:rsidRPr="007220AB">
        <w:rPr>
          <w:rFonts w:ascii="Times New Roman" w:hAnsi="Times New Roman" w:cs="Times New Roman"/>
          <w:sz w:val="24"/>
          <w:szCs w:val="24"/>
        </w:rPr>
        <w:t xml:space="preserve"> </w:t>
      </w:r>
      <w:r w:rsidRPr="007220AB">
        <w:rPr>
          <w:rFonts w:ascii="Times New Roman" w:hAnsi="Times New Roman" w:cs="Times New Roman"/>
          <w:sz w:val="24"/>
          <w:szCs w:val="24"/>
        </w:rPr>
        <w:t>factors are significant since they shape the psychological setting in which financial decisions are made.</w:t>
      </w:r>
    </w:p>
    <w:p w14:paraId="5BF6AD5F" w14:textId="0BC612A1" w:rsidR="000F03DA" w:rsidRPr="007220AB" w:rsidRDefault="000F03DA" w:rsidP="000F03DA">
      <w:pPr>
        <w:jc w:val="both"/>
        <w:rPr>
          <w:rFonts w:ascii="Times New Roman" w:hAnsi="Times New Roman" w:cs="Times New Roman"/>
          <w:sz w:val="24"/>
          <w:szCs w:val="24"/>
        </w:rPr>
      </w:pPr>
      <w:r w:rsidRPr="007220AB">
        <w:rPr>
          <w:rFonts w:ascii="Times New Roman" w:hAnsi="Times New Roman" w:cs="Times New Roman"/>
          <w:sz w:val="24"/>
          <w:szCs w:val="24"/>
        </w:rPr>
        <w:t xml:space="preserve">The framework's key finding is that the financial conduct of female entrepreneurs depends on the context. The interaction between </w:t>
      </w:r>
      <w:r w:rsidR="00FD6C61">
        <w:rPr>
          <w:rFonts w:ascii="Times New Roman" w:hAnsi="Times New Roman" w:cs="Times New Roman"/>
          <w:sz w:val="24"/>
          <w:szCs w:val="24"/>
        </w:rPr>
        <w:t>antecedent</w:t>
      </w:r>
      <w:r w:rsidR="00FD6C61" w:rsidRPr="007220AB">
        <w:rPr>
          <w:rFonts w:ascii="Times New Roman" w:hAnsi="Times New Roman" w:cs="Times New Roman"/>
          <w:sz w:val="24"/>
          <w:szCs w:val="24"/>
        </w:rPr>
        <w:t xml:space="preserve"> </w:t>
      </w:r>
      <w:r w:rsidRPr="007220AB">
        <w:rPr>
          <w:rFonts w:ascii="Times New Roman" w:hAnsi="Times New Roman" w:cs="Times New Roman"/>
          <w:sz w:val="24"/>
          <w:szCs w:val="24"/>
        </w:rPr>
        <w:t xml:space="preserve">factors and </w:t>
      </w:r>
      <w:proofErr w:type="spellStart"/>
      <w:r w:rsidRPr="007220AB">
        <w:rPr>
          <w:rFonts w:ascii="Times New Roman" w:hAnsi="Times New Roman" w:cs="Times New Roman"/>
          <w:sz w:val="24"/>
          <w:szCs w:val="24"/>
        </w:rPr>
        <w:t>behavioral</w:t>
      </w:r>
      <w:proofErr w:type="spellEnd"/>
      <w:r w:rsidRPr="007220AB">
        <w:rPr>
          <w:rFonts w:ascii="Times New Roman" w:hAnsi="Times New Roman" w:cs="Times New Roman"/>
          <w:sz w:val="24"/>
          <w:szCs w:val="24"/>
        </w:rPr>
        <w:t xml:space="preserve"> biases explains the observed tendency of women entrepreneurs to balance risk-taking in business activities with caution in financial investments. This suggests that decision-making is not constant but rather varies depending on the circumstances, indicating the impact of both internal cognitive processes and external forces.</w:t>
      </w:r>
    </w:p>
    <w:p w14:paraId="2165F413" w14:textId="5BE7DF57" w:rsidR="000F03DA" w:rsidRPr="007220AB" w:rsidRDefault="000F03DA" w:rsidP="000F03DA">
      <w:pPr>
        <w:jc w:val="both"/>
        <w:rPr>
          <w:rFonts w:ascii="Times New Roman" w:hAnsi="Times New Roman" w:cs="Times New Roman"/>
          <w:sz w:val="24"/>
          <w:szCs w:val="24"/>
        </w:rPr>
      </w:pPr>
      <w:r w:rsidRPr="007220AB">
        <w:rPr>
          <w:rFonts w:ascii="Times New Roman" w:hAnsi="Times New Roman" w:cs="Times New Roman"/>
          <w:sz w:val="24"/>
          <w:szCs w:val="24"/>
        </w:rPr>
        <w:t xml:space="preserve">A clearer explanation of the concept is provided by incorporating risk tolerance, financial literacy, and entrepreneurial experience as moderating variables. These variables influence the strength and direction of the relationship between </w:t>
      </w:r>
      <w:proofErr w:type="spellStart"/>
      <w:r w:rsidRPr="007220AB">
        <w:rPr>
          <w:rFonts w:ascii="Times New Roman" w:hAnsi="Times New Roman" w:cs="Times New Roman"/>
          <w:sz w:val="24"/>
          <w:szCs w:val="24"/>
        </w:rPr>
        <w:t>behavioral</w:t>
      </w:r>
      <w:proofErr w:type="spellEnd"/>
      <w:r w:rsidRPr="007220AB">
        <w:rPr>
          <w:rFonts w:ascii="Times New Roman" w:hAnsi="Times New Roman" w:cs="Times New Roman"/>
          <w:sz w:val="24"/>
          <w:szCs w:val="24"/>
        </w:rPr>
        <w:t xml:space="preserve"> biases and investment decision-making. Financial literacy enhances analytical ability and supports more informed evaluation of investment options, thereby reducing excessive reliance on biased judgments. However, its effect is not absolute, as intuitive and emotional tendencies may still persist despite higher knowledge levels. Risk tolerance determines how individuals respond to uncertainty, with higher tolerance reducing the impact of fear-driven biases such as loss aversion. Entrepreneurial experience further strengthens decision-making capability by improving judgment under uncertainty and reducing susceptibility to cognitive distortions</w:t>
      </w:r>
      <w:r w:rsidR="00B436E5">
        <w:rPr>
          <w:rFonts w:ascii="Times New Roman" w:hAnsi="Times New Roman" w:cs="Times New Roman"/>
          <w:sz w:val="24"/>
          <w:szCs w:val="24"/>
        </w:rPr>
        <w:t xml:space="preserve">. </w:t>
      </w:r>
      <w:r w:rsidR="00B436E5">
        <w:rPr>
          <w:rFonts w:ascii="Times New Roman" w:hAnsi="Times New Roman" w:cs="Times New Roman"/>
          <w:sz w:val="24"/>
          <w:szCs w:val="24"/>
        </w:rPr>
        <w:fldChar w:fldCharType="begin"/>
      </w:r>
      <w:r w:rsidR="00B436E5">
        <w:rPr>
          <w:rFonts w:ascii="Times New Roman" w:hAnsi="Times New Roman" w:cs="Times New Roman"/>
          <w:sz w:val="24"/>
          <w:szCs w:val="24"/>
        </w:rPr>
        <w:instrText xml:space="preserve"> ADDIN ZOTERO_ITEM CSL_CITATION {"citationID":"2lmqQXZQ","properties":{"formattedCitation":"(Emami et al., 2020)","plainCitation":"(Emami et al., 2020)","noteIndex":0},"citationItems":[{"id":114,"uris":["http://zotero.org/users/19503103/items/VEJ3N89C"],"itemData":{"id":114,"type":"article-journal","container-title":"Journal of Small Business &amp; Entrepreneurship","DOI":"10.1080/08276331.2018.1551461","ISSN":"0827-6331, 2169-2610","issue":"1","journalAbbreviation":"Journal of Small Business &amp; Entrepreneurship","language":"en","page":"79-100","source":"DOI.org (Crossref)","title":"The impact of judgment and framing on entrepreneurs’ decision-making","URL":"https://www.tandfonline.com/doi/full/10.1080/08276331.2018.1551461","volume":"32","author":[{"family":"Emami","given":"Amir"},{"family":"Welsh","given":"Dianne H. B."},{"family":"Ramadani","given":"Veland"},{"family":"Davari","given":"Ali"}],"accessed":{"date-parts":[["2026",3,18]]},"issued":{"date-parts":[["2020",1,2]]}}}],"schema":"https://github.com/citation-style-language/schema/raw/master/csl-citation.json"} </w:instrText>
      </w:r>
      <w:r w:rsidR="00B436E5">
        <w:rPr>
          <w:rFonts w:ascii="Times New Roman" w:hAnsi="Times New Roman" w:cs="Times New Roman"/>
          <w:sz w:val="24"/>
          <w:szCs w:val="24"/>
        </w:rPr>
        <w:fldChar w:fldCharType="separate"/>
      </w:r>
      <w:r w:rsidR="00B436E5" w:rsidRPr="00B436E5">
        <w:rPr>
          <w:rFonts w:ascii="Times New Roman" w:hAnsi="Times New Roman" w:cs="Times New Roman"/>
          <w:sz w:val="24"/>
        </w:rPr>
        <w:t xml:space="preserve">Emami et al., </w:t>
      </w:r>
      <w:r w:rsidR="00B436E5">
        <w:rPr>
          <w:rFonts w:ascii="Times New Roman" w:hAnsi="Times New Roman" w:cs="Times New Roman"/>
          <w:sz w:val="24"/>
        </w:rPr>
        <w:t>(</w:t>
      </w:r>
      <w:r w:rsidR="00B436E5" w:rsidRPr="00B436E5">
        <w:rPr>
          <w:rFonts w:ascii="Times New Roman" w:hAnsi="Times New Roman" w:cs="Times New Roman"/>
          <w:sz w:val="24"/>
        </w:rPr>
        <w:t>2020)</w:t>
      </w:r>
      <w:r w:rsidR="00B436E5">
        <w:rPr>
          <w:rFonts w:ascii="Times New Roman" w:hAnsi="Times New Roman" w:cs="Times New Roman"/>
          <w:sz w:val="24"/>
          <w:szCs w:val="24"/>
        </w:rPr>
        <w:fldChar w:fldCharType="end"/>
      </w:r>
      <w:r w:rsidRPr="007220AB">
        <w:rPr>
          <w:rFonts w:ascii="Times New Roman" w:hAnsi="Times New Roman" w:cs="Times New Roman"/>
          <w:sz w:val="24"/>
          <w:szCs w:val="24"/>
        </w:rPr>
        <w:t xml:space="preserve"> found that experienced entrepreneurs are less affected by framing bias, whereas inexperienced individuals are more prone to loss aversion. Therefore, less experienced individuals are more likely to rely on heuristics, leading to biased outcomes.</w:t>
      </w:r>
    </w:p>
    <w:p w14:paraId="5F513938" w14:textId="77777777" w:rsidR="000F03DA" w:rsidRPr="007220AB" w:rsidRDefault="000F03DA" w:rsidP="000F03DA">
      <w:pPr>
        <w:jc w:val="both"/>
        <w:rPr>
          <w:rFonts w:ascii="Times New Roman" w:hAnsi="Times New Roman" w:cs="Times New Roman"/>
          <w:sz w:val="24"/>
          <w:szCs w:val="24"/>
        </w:rPr>
      </w:pPr>
      <w:r w:rsidRPr="007220AB">
        <w:rPr>
          <w:rFonts w:ascii="Times New Roman" w:hAnsi="Times New Roman" w:cs="Times New Roman"/>
          <w:sz w:val="24"/>
          <w:szCs w:val="24"/>
        </w:rPr>
        <w:lastRenderedPageBreak/>
        <w:t xml:space="preserve">According to the framework, </w:t>
      </w:r>
      <w:proofErr w:type="spellStart"/>
      <w:r w:rsidRPr="007220AB">
        <w:rPr>
          <w:rFonts w:ascii="Times New Roman" w:hAnsi="Times New Roman" w:cs="Times New Roman"/>
          <w:sz w:val="24"/>
          <w:szCs w:val="24"/>
        </w:rPr>
        <w:t>behavioral</w:t>
      </w:r>
      <w:proofErr w:type="spellEnd"/>
      <w:r w:rsidRPr="007220AB">
        <w:rPr>
          <w:rFonts w:ascii="Times New Roman" w:hAnsi="Times New Roman" w:cs="Times New Roman"/>
          <w:sz w:val="24"/>
          <w:szCs w:val="24"/>
        </w:rPr>
        <w:t xml:space="preserve"> biases affect investment decisions both directly and in combination with other factors. Their influence is not fixed—it can increase or decrease depending on the presence of moderating variables. This helps explain differences in investment </w:t>
      </w:r>
      <w:proofErr w:type="spellStart"/>
      <w:r w:rsidRPr="007220AB">
        <w:rPr>
          <w:rFonts w:ascii="Times New Roman" w:hAnsi="Times New Roman" w:cs="Times New Roman"/>
          <w:sz w:val="24"/>
          <w:szCs w:val="24"/>
        </w:rPr>
        <w:t>behavior</w:t>
      </w:r>
      <w:proofErr w:type="spellEnd"/>
      <w:r w:rsidRPr="007220AB">
        <w:rPr>
          <w:rFonts w:ascii="Times New Roman" w:hAnsi="Times New Roman" w:cs="Times New Roman"/>
          <w:sz w:val="24"/>
          <w:szCs w:val="24"/>
        </w:rPr>
        <w:t xml:space="preserve"> among individuals and contexts, and highlights that decision-making should be seen as flexible and evolving, not linear.</w:t>
      </w:r>
    </w:p>
    <w:p w14:paraId="4A0CFBA6" w14:textId="3CC845E1" w:rsidR="000F03DA" w:rsidRPr="007220AB" w:rsidRDefault="000F03DA" w:rsidP="000F03DA">
      <w:pPr>
        <w:jc w:val="both"/>
        <w:rPr>
          <w:rFonts w:ascii="Times New Roman" w:hAnsi="Times New Roman" w:cs="Times New Roman"/>
          <w:sz w:val="24"/>
          <w:szCs w:val="24"/>
        </w:rPr>
      </w:pPr>
      <w:r w:rsidRPr="007220AB">
        <w:rPr>
          <w:rFonts w:ascii="Times New Roman" w:hAnsi="Times New Roman" w:cs="Times New Roman"/>
          <w:sz w:val="24"/>
          <w:szCs w:val="24"/>
        </w:rPr>
        <w:t xml:space="preserve">Overall, the framework offers an integrated interpretation of investment </w:t>
      </w:r>
      <w:proofErr w:type="spellStart"/>
      <w:r w:rsidRPr="007220AB">
        <w:rPr>
          <w:rFonts w:ascii="Times New Roman" w:hAnsi="Times New Roman" w:cs="Times New Roman"/>
          <w:sz w:val="24"/>
          <w:szCs w:val="24"/>
        </w:rPr>
        <w:t>behavior</w:t>
      </w:r>
      <w:proofErr w:type="spellEnd"/>
      <w:r w:rsidRPr="007220AB">
        <w:rPr>
          <w:rFonts w:ascii="Times New Roman" w:hAnsi="Times New Roman" w:cs="Times New Roman"/>
          <w:sz w:val="24"/>
          <w:szCs w:val="24"/>
        </w:rPr>
        <w:t xml:space="preserve"> among women entrepreneurs by showing that decisions are the result of a complex interplay between psychological biases, contextual influences, and individual capabilities. It moves beyond traditional rational models by integrating </w:t>
      </w:r>
      <w:proofErr w:type="spellStart"/>
      <w:r w:rsidRPr="007220AB">
        <w:rPr>
          <w:rFonts w:ascii="Times New Roman" w:hAnsi="Times New Roman" w:cs="Times New Roman"/>
          <w:sz w:val="24"/>
          <w:szCs w:val="24"/>
        </w:rPr>
        <w:t>behavioral</w:t>
      </w:r>
      <w:proofErr w:type="spellEnd"/>
      <w:r w:rsidRPr="007220AB">
        <w:rPr>
          <w:rFonts w:ascii="Times New Roman" w:hAnsi="Times New Roman" w:cs="Times New Roman"/>
          <w:sz w:val="24"/>
          <w:szCs w:val="24"/>
        </w:rPr>
        <w:t xml:space="preserve"> and situational dimensions, thereby providing a more realistic and comprehensive understanding of financial decision-making. These insights underline the importance of developing targeted interventions, such as enhancing financial literacy, managing stress, and building experiential learning, to reduce bias-driven inefficiencies and improve investment outcomes.</w:t>
      </w:r>
    </w:p>
    <w:p w14:paraId="218A1B23" w14:textId="77777777" w:rsidR="009D5853" w:rsidRPr="00B51D16" w:rsidRDefault="009D5853" w:rsidP="009D5853">
      <w:pPr>
        <w:jc w:val="both"/>
        <w:rPr>
          <w:rFonts w:ascii="Times New Roman" w:hAnsi="Times New Roman" w:cs="Times New Roman"/>
          <w:b/>
          <w:bCs/>
          <w:sz w:val="24"/>
          <w:szCs w:val="24"/>
        </w:rPr>
      </w:pPr>
      <w:r w:rsidRPr="00B51D16">
        <w:rPr>
          <w:rFonts w:ascii="Times New Roman" w:hAnsi="Times New Roman" w:cs="Times New Roman"/>
          <w:b/>
          <w:bCs/>
          <w:sz w:val="24"/>
          <w:szCs w:val="24"/>
        </w:rPr>
        <w:t>Conclusion</w:t>
      </w:r>
    </w:p>
    <w:p w14:paraId="4A3FCFBA" w14:textId="32A897AA" w:rsidR="009D5853" w:rsidRPr="00B51D16" w:rsidRDefault="009D5853" w:rsidP="009D5853">
      <w:pPr>
        <w:jc w:val="both"/>
        <w:rPr>
          <w:rFonts w:ascii="Times New Roman" w:hAnsi="Times New Roman" w:cs="Times New Roman"/>
          <w:sz w:val="24"/>
          <w:szCs w:val="24"/>
        </w:rPr>
      </w:pPr>
      <w:r w:rsidRPr="00B51D16">
        <w:rPr>
          <w:rFonts w:ascii="Times New Roman" w:hAnsi="Times New Roman" w:cs="Times New Roman"/>
          <w:sz w:val="24"/>
          <w:szCs w:val="24"/>
        </w:rPr>
        <w:t xml:space="preserve">Indian women entrepreneurs’ decisions are heavily influenced by behavioral biases. Entrepreneurial judgements and results are influenced by cognitive and emotional factors that are shaped by personal and socio-cultural circumstances. Achieving sustainable development, encouraging entrepreneurial success, and improving decision quality all depend on an understanding of these biases. The present study </w:t>
      </w:r>
      <w:r w:rsidR="00B436E5" w:rsidRPr="007220AB">
        <w:rPr>
          <w:rFonts w:ascii="Times New Roman" w:hAnsi="Times New Roman" w:cs="Times New Roman"/>
          <w:sz w:val="24"/>
          <w:szCs w:val="24"/>
        </w:rPr>
        <w:t xml:space="preserve">examined the role of </w:t>
      </w:r>
      <w:proofErr w:type="spellStart"/>
      <w:r w:rsidR="00B436E5" w:rsidRPr="007220AB">
        <w:rPr>
          <w:rFonts w:ascii="Times New Roman" w:hAnsi="Times New Roman" w:cs="Times New Roman"/>
          <w:sz w:val="24"/>
          <w:szCs w:val="24"/>
        </w:rPr>
        <w:t>behavioral</w:t>
      </w:r>
      <w:proofErr w:type="spellEnd"/>
      <w:r w:rsidR="00B436E5" w:rsidRPr="007220AB">
        <w:rPr>
          <w:rFonts w:ascii="Times New Roman" w:hAnsi="Times New Roman" w:cs="Times New Roman"/>
          <w:sz w:val="24"/>
          <w:szCs w:val="24"/>
        </w:rPr>
        <w:t xml:space="preserve"> biases in shaping the investment decision-making of women entrepreneurs through a conceptual analysis of existing literature. The study establishes that these influences operate through a structured relationship, where </w:t>
      </w:r>
      <w:r w:rsidR="00CC31A9">
        <w:rPr>
          <w:rFonts w:ascii="Times New Roman" w:hAnsi="Times New Roman" w:cs="Times New Roman"/>
          <w:sz w:val="24"/>
          <w:szCs w:val="24"/>
        </w:rPr>
        <w:t>antecedent factors</w:t>
      </w:r>
      <w:r w:rsidR="002765B3">
        <w:rPr>
          <w:rFonts w:ascii="Times New Roman" w:hAnsi="Times New Roman" w:cs="Times New Roman"/>
          <w:sz w:val="24"/>
          <w:szCs w:val="24"/>
        </w:rPr>
        <w:t xml:space="preserve"> </w:t>
      </w:r>
      <w:r w:rsidR="00B436E5" w:rsidRPr="007220AB">
        <w:rPr>
          <w:rFonts w:ascii="Times New Roman" w:hAnsi="Times New Roman" w:cs="Times New Roman"/>
          <w:sz w:val="24"/>
          <w:szCs w:val="24"/>
        </w:rPr>
        <w:t xml:space="preserve">affect </w:t>
      </w:r>
      <w:proofErr w:type="spellStart"/>
      <w:r w:rsidR="00B436E5" w:rsidRPr="007220AB">
        <w:rPr>
          <w:rFonts w:ascii="Times New Roman" w:hAnsi="Times New Roman" w:cs="Times New Roman"/>
          <w:sz w:val="24"/>
          <w:szCs w:val="24"/>
        </w:rPr>
        <w:t>behavioral</w:t>
      </w:r>
      <w:proofErr w:type="spellEnd"/>
      <w:r w:rsidR="00B436E5" w:rsidRPr="007220AB">
        <w:rPr>
          <w:rFonts w:ascii="Times New Roman" w:hAnsi="Times New Roman" w:cs="Times New Roman"/>
          <w:sz w:val="24"/>
          <w:szCs w:val="24"/>
        </w:rPr>
        <w:t xml:space="preserve"> biases, which in turn impact investment decisions. Additionally, the presence of moderating factors such as financial literacy, risk tolerance, and entrepreneurial experience indicates that the effect of biases is not uniform and can be managed or reduced.</w:t>
      </w:r>
    </w:p>
    <w:p w14:paraId="0D10ED63" w14:textId="01E3091D" w:rsidR="009D5853" w:rsidRDefault="00B436E5" w:rsidP="009D5853">
      <w:pPr>
        <w:jc w:val="both"/>
        <w:rPr>
          <w:rFonts w:ascii="Times New Roman" w:hAnsi="Times New Roman" w:cs="Times New Roman"/>
          <w:sz w:val="24"/>
          <w:szCs w:val="24"/>
        </w:rPr>
      </w:pPr>
      <w:r w:rsidRPr="007220AB">
        <w:rPr>
          <w:rFonts w:ascii="Times New Roman" w:hAnsi="Times New Roman" w:cs="Times New Roman"/>
          <w:sz w:val="24"/>
          <w:szCs w:val="24"/>
        </w:rPr>
        <w:t xml:space="preserve">The present study contributes to the literature by offering a focused and integrated perspective on how </w:t>
      </w:r>
      <w:proofErr w:type="spellStart"/>
      <w:r w:rsidRPr="007220AB">
        <w:rPr>
          <w:rFonts w:ascii="Times New Roman" w:hAnsi="Times New Roman" w:cs="Times New Roman"/>
          <w:sz w:val="24"/>
          <w:szCs w:val="24"/>
        </w:rPr>
        <w:t>behavioral</w:t>
      </w:r>
      <w:proofErr w:type="spellEnd"/>
      <w:r w:rsidRPr="007220AB">
        <w:rPr>
          <w:rFonts w:ascii="Times New Roman" w:hAnsi="Times New Roman" w:cs="Times New Roman"/>
          <w:sz w:val="24"/>
          <w:szCs w:val="24"/>
        </w:rPr>
        <w:t xml:space="preserve"> biases influence women entrepreneurs’ investment decisions, an area that has remained relatively underexplored.</w:t>
      </w:r>
      <w:r w:rsidR="009D5853" w:rsidRPr="006B794C">
        <w:rPr>
          <w:b/>
          <w:bCs/>
        </w:rPr>
        <w:t xml:space="preserve"> </w:t>
      </w:r>
      <w:r w:rsidR="009D5853" w:rsidRPr="00CC2DC6">
        <w:rPr>
          <w:b/>
          <w:bCs/>
        </w:rPr>
        <w:fldChar w:fldCharType="begin"/>
      </w:r>
      <w:r w:rsidR="009D5853" w:rsidRPr="00CC2DC6">
        <w:rPr>
          <w:b/>
          <w:bCs/>
        </w:rPr>
        <w:instrText xml:space="preserve"> ADDIN ZOTERO_ITEM CSL_CITATION {"citationID":"P2TQq5EP","properties":{"formattedCitation":"(Seth &amp; Kumar, 2020)","plainCitation":"(Seth &amp; Kumar, 2020)","noteIndex":0},"citationItems":[{"id":81,"uris":["http://zotero.org/users/19503103/items/YMABHEEL"],"itemData":{"id":81,"type":"article-journal","abstract":"The field of finance has evolved over the past few decades based on the assumption that people make rational decisions and that they are unbiased in their predictions about the future. Investors are highly influenced by various behavioral biases which affect their decision making process. The main objective of the study is to determine the cognitive biases and the emotional biases that affect investor decisions and to understand if there is any relationship between behavioral biases and investment decisions. The study is conducted to mainly identify and prioritize those behavioral factors that influence investors decision making process. The study was conducted among the investors of Mumbai city and the observations drawn state that Representativeness bias (r=0.341, sig.= 0.001), Hindsight Bias (r=.226, sig.=0.021) and Regret Aversion Bias (r=.239, sig.=0.016) have statistically significant correlations with the Investors’ decisions. These dimensions of behavioral factors influence investor decisions. SelfAttribution Bias though is negatively correlated but does not have statistically significant correlation with the investor decisions when individual regression is conducted. However, collectively considering all independent biases shows that Self-Attribution Bias have a statistically significant influence on the investors’ decision. Even after performing individual regression or collective regression of all the variables together, the impact of Representativeness Bias was showing highest impact on the investors’ decision. This study would therefore help many stakeholders to understand how investors behave when they make investment decisions and is especially useful to the financial institutions to design financial products that address the psychological needs of the investors.","language":"en","source":"Zotero","title":"A Study of Effect of Behavioural Biases on Investment Decisions","author":[{"family":"Seth","given":"Vaishnavi"},{"family":"Kumar","given":"Sharad"}],"issued":{"date-parts":[["2020"]]}}}],"schema":"https://github.com/citation-style-language/schema/raw/master/csl-citation.json"} </w:instrText>
      </w:r>
      <w:r w:rsidR="009D5853" w:rsidRPr="00CC2DC6">
        <w:rPr>
          <w:b/>
          <w:bCs/>
        </w:rPr>
        <w:fldChar w:fldCharType="separate"/>
      </w:r>
      <w:r w:rsidR="009D5853" w:rsidRPr="00CC2DC6">
        <w:rPr>
          <w:rFonts w:ascii="Aptos" w:hAnsi="Aptos"/>
          <w:b/>
          <w:bCs/>
        </w:rPr>
        <w:t xml:space="preserve">Seth &amp; Kumar, </w:t>
      </w:r>
      <w:r>
        <w:rPr>
          <w:rFonts w:ascii="Aptos" w:hAnsi="Aptos"/>
          <w:b/>
          <w:bCs/>
        </w:rPr>
        <w:t>(</w:t>
      </w:r>
      <w:r w:rsidR="009D5853" w:rsidRPr="00CC2DC6">
        <w:rPr>
          <w:rFonts w:ascii="Aptos" w:hAnsi="Aptos"/>
          <w:b/>
          <w:bCs/>
        </w:rPr>
        <w:t>2020)</w:t>
      </w:r>
      <w:r w:rsidR="009D5853" w:rsidRPr="00CC2DC6">
        <w:rPr>
          <w:b/>
          <w:bCs/>
        </w:rPr>
        <w:fldChar w:fldCharType="end"/>
      </w:r>
      <w:r w:rsidR="009D5853" w:rsidRPr="00B20E41">
        <w:rPr>
          <w:rFonts w:ascii="Times New Roman" w:hAnsi="Times New Roman" w:cs="Times New Roman"/>
          <w:sz w:val="24"/>
          <w:szCs w:val="24"/>
        </w:rPr>
        <w:t xml:space="preserve"> recommends that the investors should be educated towards different type of biases and their impact on investment decisions.</w:t>
      </w:r>
      <w:r w:rsidR="009D5853" w:rsidRPr="00B51D16">
        <w:rPr>
          <w:rFonts w:ascii="Times New Roman" w:hAnsi="Times New Roman" w:cs="Times New Roman"/>
          <w:sz w:val="24"/>
          <w:szCs w:val="24"/>
        </w:rPr>
        <w:t xml:space="preserve"> Therefore, women entrepreneurs can make better and more balanced investment decisions by increasing financial literacy, encouraging mentorship, expanding access to institutional financing, and offering tools for stress management and work-life balance.</w:t>
      </w:r>
    </w:p>
    <w:p w14:paraId="0DE564A6" w14:textId="08E1CFD1" w:rsidR="00DA0601" w:rsidRPr="00AC55CA" w:rsidRDefault="00AC55CA" w:rsidP="009D5853">
      <w:pPr>
        <w:jc w:val="both"/>
        <w:rPr>
          <w:rFonts w:ascii="Times New Roman" w:hAnsi="Times New Roman" w:cs="Times New Roman"/>
          <w:b/>
          <w:bCs/>
          <w:sz w:val="24"/>
          <w:szCs w:val="24"/>
        </w:rPr>
      </w:pPr>
      <w:r w:rsidRPr="00AC55CA">
        <w:rPr>
          <w:rFonts w:ascii="Times New Roman" w:hAnsi="Times New Roman" w:cs="Times New Roman"/>
          <w:b/>
          <w:bCs/>
          <w:sz w:val="24"/>
          <w:szCs w:val="24"/>
        </w:rPr>
        <w:lastRenderedPageBreak/>
        <w:t xml:space="preserve">Future </w:t>
      </w:r>
      <w:r w:rsidR="00FC3EF3">
        <w:rPr>
          <w:rFonts w:ascii="Times New Roman" w:hAnsi="Times New Roman" w:cs="Times New Roman"/>
          <w:b/>
          <w:bCs/>
          <w:sz w:val="24"/>
          <w:szCs w:val="24"/>
        </w:rPr>
        <w:t xml:space="preserve">Research </w:t>
      </w:r>
      <w:r w:rsidRPr="00AC55CA">
        <w:rPr>
          <w:rFonts w:ascii="Times New Roman" w:hAnsi="Times New Roman" w:cs="Times New Roman"/>
          <w:b/>
          <w:bCs/>
          <w:sz w:val="24"/>
          <w:szCs w:val="24"/>
        </w:rPr>
        <w:t>Directions</w:t>
      </w:r>
    </w:p>
    <w:p w14:paraId="29CC66A2" w14:textId="0F460495" w:rsidR="009D5853" w:rsidRDefault="009D5853" w:rsidP="009D5853">
      <w:pPr>
        <w:jc w:val="both"/>
        <w:rPr>
          <w:rFonts w:ascii="Times New Roman" w:hAnsi="Times New Roman" w:cs="Times New Roman"/>
          <w:sz w:val="24"/>
          <w:szCs w:val="24"/>
        </w:rPr>
      </w:pPr>
      <w:r w:rsidRPr="00B51D16">
        <w:rPr>
          <w:rFonts w:ascii="Times New Roman" w:hAnsi="Times New Roman" w:cs="Times New Roman"/>
          <w:sz w:val="24"/>
          <w:szCs w:val="24"/>
        </w:rPr>
        <w:t xml:space="preserve">To </w:t>
      </w:r>
      <w:r w:rsidR="00B436E5">
        <w:rPr>
          <w:rFonts w:ascii="Times New Roman" w:hAnsi="Times New Roman" w:cs="Times New Roman"/>
          <w:sz w:val="24"/>
          <w:szCs w:val="24"/>
        </w:rPr>
        <w:t xml:space="preserve">enhance </w:t>
      </w:r>
      <w:r w:rsidRPr="00B51D16">
        <w:rPr>
          <w:rFonts w:ascii="Times New Roman" w:hAnsi="Times New Roman" w:cs="Times New Roman"/>
          <w:sz w:val="24"/>
          <w:szCs w:val="24"/>
        </w:rPr>
        <w:t xml:space="preserve">women entrepreneurs' ability to make sound investment decisions and support the sustained growth of women-led businesses in India, it is </w:t>
      </w:r>
      <w:r w:rsidR="00B436E5">
        <w:rPr>
          <w:rFonts w:ascii="Times New Roman" w:hAnsi="Times New Roman" w:cs="Times New Roman"/>
          <w:sz w:val="24"/>
          <w:szCs w:val="24"/>
        </w:rPr>
        <w:t>essentia</w:t>
      </w:r>
      <w:r w:rsidRPr="00B51D16">
        <w:rPr>
          <w:rFonts w:ascii="Times New Roman" w:hAnsi="Times New Roman" w:cs="Times New Roman"/>
          <w:sz w:val="24"/>
          <w:szCs w:val="24"/>
        </w:rPr>
        <w:t xml:space="preserve">l to understand behavioral biases. </w:t>
      </w:r>
      <w:r w:rsidR="00B436E5" w:rsidRPr="007220AB">
        <w:rPr>
          <w:rFonts w:ascii="Times New Roman" w:hAnsi="Times New Roman" w:cs="Times New Roman"/>
          <w:sz w:val="24"/>
          <w:szCs w:val="24"/>
        </w:rPr>
        <w:t xml:space="preserve">While this research makes significant contributions, it also suggests several directions for future studies. The proposed framework should be tested empirically in various regions and sectors to verify its broader relevance and applicability. Future research can investigate sector-specific or region-specific differences and examine additional factors that may influence </w:t>
      </w:r>
      <w:proofErr w:type="spellStart"/>
      <w:r w:rsidR="00B436E5" w:rsidRPr="007220AB">
        <w:rPr>
          <w:rFonts w:ascii="Times New Roman" w:hAnsi="Times New Roman" w:cs="Times New Roman"/>
          <w:sz w:val="24"/>
          <w:szCs w:val="24"/>
        </w:rPr>
        <w:t>behavioral</w:t>
      </w:r>
      <w:proofErr w:type="spellEnd"/>
      <w:r w:rsidR="00B436E5" w:rsidRPr="007220AB">
        <w:rPr>
          <w:rFonts w:ascii="Times New Roman" w:hAnsi="Times New Roman" w:cs="Times New Roman"/>
          <w:sz w:val="24"/>
          <w:szCs w:val="24"/>
        </w:rPr>
        <w:t xml:space="preserve"> biases in entrepreneurial decision-making. Moreover, comparative studies between male and female entrepreneurs could offer deeper insights into gender-specific </w:t>
      </w:r>
      <w:proofErr w:type="spellStart"/>
      <w:r w:rsidR="00B436E5" w:rsidRPr="007220AB">
        <w:rPr>
          <w:rFonts w:ascii="Times New Roman" w:hAnsi="Times New Roman" w:cs="Times New Roman"/>
          <w:sz w:val="24"/>
          <w:szCs w:val="24"/>
        </w:rPr>
        <w:t>behavioral</w:t>
      </w:r>
      <w:proofErr w:type="spellEnd"/>
      <w:r w:rsidR="00B436E5" w:rsidRPr="007220AB">
        <w:rPr>
          <w:rFonts w:ascii="Times New Roman" w:hAnsi="Times New Roman" w:cs="Times New Roman"/>
          <w:sz w:val="24"/>
          <w:szCs w:val="24"/>
        </w:rPr>
        <w:t xml:space="preserve"> patterns. Long-term studies may also help in understanding how </w:t>
      </w:r>
      <w:proofErr w:type="spellStart"/>
      <w:r w:rsidR="00B436E5" w:rsidRPr="007220AB">
        <w:rPr>
          <w:rFonts w:ascii="Times New Roman" w:hAnsi="Times New Roman" w:cs="Times New Roman"/>
          <w:sz w:val="24"/>
          <w:szCs w:val="24"/>
        </w:rPr>
        <w:t>behavioral</w:t>
      </w:r>
      <w:proofErr w:type="spellEnd"/>
      <w:r w:rsidR="00B436E5" w:rsidRPr="007220AB">
        <w:rPr>
          <w:rFonts w:ascii="Times New Roman" w:hAnsi="Times New Roman" w:cs="Times New Roman"/>
          <w:sz w:val="24"/>
          <w:szCs w:val="24"/>
        </w:rPr>
        <w:t xml:space="preserve"> biases change with experience and exposure.</w:t>
      </w:r>
    </w:p>
    <w:p w14:paraId="2AB210D2" w14:textId="77777777" w:rsidR="00FC6A11" w:rsidRDefault="000307CF" w:rsidP="00A31691">
      <w:pPr>
        <w:jc w:val="both"/>
        <w:rPr>
          <w:rFonts w:ascii="Times New Roman" w:hAnsi="Times New Roman" w:cs="Times New Roman"/>
          <w:b/>
          <w:bCs/>
          <w:sz w:val="24"/>
          <w:szCs w:val="24"/>
        </w:rPr>
      </w:pPr>
      <w:r w:rsidRPr="00B51D16">
        <w:rPr>
          <w:rFonts w:ascii="Times New Roman" w:hAnsi="Times New Roman" w:cs="Times New Roman"/>
          <w:b/>
          <w:bCs/>
          <w:sz w:val="24"/>
          <w:szCs w:val="24"/>
        </w:rPr>
        <w:t>Limitations</w:t>
      </w:r>
      <w:r w:rsidR="005B3A19" w:rsidRPr="00B51D16">
        <w:rPr>
          <w:rFonts w:ascii="Times New Roman" w:hAnsi="Times New Roman" w:cs="Times New Roman"/>
          <w:b/>
          <w:bCs/>
          <w:sz w:val="24"/>
          <w:szCs w:val="24"/>
        </w:rPr>
        <w:t xml:space="preserve"> and Practical Implications</w:t>
      </w:r>
    </w:p>
    <w:p w14:paraId="1120ED3A" w14:textId="79CD0801" w:rsidR="003B3B8A" w:rsidRDefault="00BB22FB" w:rsidP="00A31691">
      <w:pPr>
        <w:jc w:val="both"/>
        <w:rPr>
          <w:rFonts w:ascii="Times New Roman" w:hAnsi="Times New Roman" w:cs="Times New Roman"/>
          <w:sz w:val="24"/>
          <w:szCs w:val="24"/>
        </w:rPr>
      </w:pPr>
      <w:r w:rsidRPr="00B51D16">
        <w:rPr>
          <w:rFonts w:ascii="Times New Roman" w:hAnsi="Times New Roman" w:cs="Times New Roman"/>
          <w:sz w:val="24"/>
          <w:szCs w:val="24"/>
        </w:rPr>
        <w:t xml:space="preserve">The study has </w:t>
      </w:r>
      <w:r w:rsidR="0012545D" w:rsidRPr="00B51D16">
        <w:rPr>
          <w:rFonts w:ascii="Times New Roman" w:hAnsi="Times New Roman" w:cs="Times New Roman"/>
          <w:sz w:val="24"/>
          <w:szCs w:val="24"/>
        </w:rPr>
        <w:t>some limitations that should be ackno</w:t>
      </w:r>
      <w:r w:rsidR="00A54404" w:rsidRPr="00B51D16">
        <w:rPr>
          <w:rFonts w:ascii="Times New Roman" w:hAnsi="Times New Roman" w:cs="Times New Roman"/>
          <w:sz w:val="24"/>
          <w:szCs w:val="24"/>
        </w:rPr>
        <w:t>wledged.</w:t>
      </w:r>
      <w:r w:rsidR="00760FBC" w:rsidRPr="00B51D16">
        <w:rPr>
          <w:rFonts w:ascii="Times New Roman" w:hAnsi="Times New Roman" w:cs="Times New Roman"/>
          <w:sz w:val="24"/>
          <w:szCs w:val="24"/>
        </w:rPr>
        <w:t xml:space="preserve"> </w:t>
      </w:r>
      <w:r w:rsidR="000307CF" w:rsidRPr="00B51D16">
        <w:rPr>
          <w:rFonts w:ascii="Times New Roman" w:hAnsi="Times New Roman" w:cs="Times New Roman"/>
          <w:sz w:val="24"/>
          <w:szCs w:val="24"/>
        </w:rPr>
        <w:t>Th</w:t>
      </w:r>
      <w:r w:rsidR="00760FBC" w:rsidRPr="00B51D16">
        <w:rPr>
          <w:rFonts w:ascii="Times New Roman" w:hAnsi="Times New Roman" w:cs="Times New Roman"/>
          <w:sz w:val="24"/>
          <w:szCs w:val="24"/>
        </w:rPr>
        <w:t>is</w:t>
      </w:r>
      <w:r w:rsidR="000307CF" w:rsidRPr="00B51D16">
        <w:rPr>
          <w:rFonts w:ascii="Times New Roman" w:hAnsi="Times New Roman" w:cs="Times New Roman"/>
          <w:sz w:val="24"/>
          <w:szCs w:val="24"/>
        </w:rPr>
        <w:t xml:space="preserve"> </w:t>
      </w:r>
      <w:r w:rsidR="00760FBC" w:rsidRPr="00B51D16">
        <w:rPr>
          <w:rFonts w:ascii="Times New Roman" w:hAnsi="Times New Roman" w:cs="Times New Roman"/>
          <w:sz w:val="24"/>
          <w:szCs w:val="24"/>
        </w:rPr>
        <w:t>paper</w:t>
      </w:r>
      <w:r w:rsidR="000307CF" w:rsidRPr="00B51D16">
        <w:rPr>
          <w:rFonts w:ascii="Times New Roman" w:hAnsi="Times New Roman" w:cs="Times New Roman"/>
          <w:sz w:val="24"/>
          <w:szCs w:val="24"/>
        </w:rPr>
        <w:t xml:space="preserve"> is based on </w:t>
      </w:r>
      <w:r w:rsidR="00181D16" w:rsidRPr="00B51D16">
        <w:rPr>
          <w:rFonts w:ascii="Times New Roman" w:hAnsi="Times New Roman" w:cs="Times New Roman"/>
          <w:sz w:val="24"/>
          <w:szCs w:val="24"/>
        </w:rPr>
        <w:t>review of existing literature</w:t>
      </w:r>
      <w:r w:rsidR="00B31061" w:rsidRPr="00B51D16">
        <w:rPr>
          <w:rFonts w:ascii="Times New Roman" w:hAnsi="Times New Roman" w:cs="Times New Roman"/>
          <w:sz w:val="24"/>
          <w:szCs w:val="24"/>
        </w:rPr>
        <w:t xml:space="preserve"> and</w:t>
      </w:r>
      <w:r w:rsidR="000307CF" w:rsidRPr="00B51D16">
        <w:rPr>
          <w:rFonts w:ascii="Times New Roman" w:hAnsi="Times New Roman" w:cs="Times New Roman"/>
          <w:sz w:val="24"/>
          <w:szCs w:val="24"/>
        </w:rPr>
        <w:t xml:space="preserve"> does not include primary empirical data to statistically validate the proposed relationships.</w:t>
      </w:r>
      <w:r w:rsidR="000A01DE" w:rsidRPr="00B51D16">
        <w:rPr>
          <w:rFonts w:ascii="Times New Roman" w:hAnsi="Times New Roman" w:cs="Times New Roman"/>
          <w:sz w:val="24"/>
          <w:szCs w:val="24"/>
        </w:rPr>
        <w:t xml:space="preserve"> </w:t>
      </w:r>
      <w:r w:rsidR="00C2031A" w:rsidRPr="00B51D16">
        <w:rPr>
          <w:rFonts w:ascii="Times New Roman" w:hAnsi="Times New Roman" w:cs="Times New Roman"/>
          <w:sz w:val="24"/>
          <w:szCs w:val="24"/>
        </w:rPr>
        <w:t xml:space="preserve">Therefore, the findings rely on previously published studies </w:t>
      </w:r>
      <w:r w:rsidR="009F2C51" w:rsidRPr="00B51D16">
        <w:rPr>
          <w:rFonts w:ascii="Times New Roman" w:hAnsi="Times New Roman" w:cs="Times New Roman"/>
          <w:sz w:val="24"/>
          <w:szCs w:val="24"/>
        </w:rPr>
        <w:t xml:space="preserve">and may not fully capture the diverse experiences of women </w:t>
      </w:r>
      <w:r w:rsidR="00507516" w:rsidRPr="00B51D16">
        <w:rPr>
          <w:rFonts w:ascii="Times New Roman" w:hAnsi="Times New Roman" w:cs="Times New Roman"/>
          <w:sz w:val="24"/>
          <w:szCs w:val="24"/>
        </w:rPr>
        <w:t>entrepreneurs across different contexts.</w:t>
      </w:r>
      <w:r w:rsidRPr="00B51D16">
        <w:rPr>
          <w:rFonts w:ascii="Times New Roman" w:hAnsi="Times New Roman" w:cs="Times New Roman"/>
          <w:sz w:val="24"/>
          <w:szCs w:val="24"/>
        </w:rPr>
        <w:t xml:space="preserve"> The study is limited to women entrepreneurs and may not be generalizable to male entrepreneurs.</w:t>
      </w:r>
      <w:r w:rsidR="00B436E5" w:rsidRPr="00B436E5">
        <w:rPr>
          <w:rFonts w:ascii="Times New Roman" w:hAnsi="Times New Roman" w:cs="Times New Roman"/>
          <w:sz w:val="24"/>
          <w:szCs w:val="24"/>
        </w:rPr>
        <w:t xml:space="preserve"> </w:t>
      </w:r>
      <w:r w:rsidR="00B436E5" w:rsidRPr="007220AB">
        <w:rPr>
          <w:rFonts w:ascii="Times New Roman" w:hAnsi="Times New Roman" w:cs="Times New Roman"/>
          <w:sz w:val="24"/>
          <w:szCs w:val="24"/>
        </w:rPr>
        <w:t xml:space="preserve">A deeper understanding of </w:t>
      </w:r>
      <w:proofErr w:type="spellStart"/>
      <w:r w:rsidR="00B436E5" w:rsidRPr="007220AB">
        <w:rPr>
          <w:rFonts w:ascii="Times New Roman" w:hAnsi="Times New Roman" w:cs="Times New Roman"/>
          <w:sz w:val="24"/>
          <w:szCs w:val="24"/>
        </w:rPr>
        <w:t>behavioral</w:t>
      </w:r>
      <w:proofErr w:type="spellEnd"/>
      <w:r w:rsidR="00B436E5" w:rsidRPr="007220AB">
        <w:rPr>
          <w:rFonts w:ascii="Times New Roman" w:hAnsi="Times New Roman" w:cs="Times New Roman"/>
          <w:sz w:val="24"/>
          <w:szCs w:val="24"/>
        </w:rPr>
        <w:t xml:space="preserve"> biases can assist policymakers, financial institutions, and entrepreneurship support organisations in designing targeted financial literacy programs and advisory services tailored to female entrepreneurs. Such interventions can help reduce irrational decision-making, enhance confidence, and promote more informed and sustainable investment practices. In turn, this can contribute to the long-term growth and resilience of women-led enterprises, which are increasingly recognised as vital drivers of economic development.</w:t>
      </w:r>
      <w:r w:rsidR="00B436E5">
        <w:rPr>
          <w:rFonts w:ascii="Times New Roman" w:hAnsi="Times New Roman" w:cs="Times New Roman"/>
          <w:sz w:val="24"/>
          <w:szCs w:val="24"/>
        </w:rPr>
        <w:t xml:space="preserve"> </w:t>
      </w:r>
      <w:r w:rsidR="00835075" w:rsidRPr="00835075">
        <w:rPr>
          <w:rFonts w:ascii="Times New Roman" w:hAnsi="Times New Roman" w:cs="Times New Roman"/>
          <w:sz w:val="24"/>
          <w:szCs w:val="24"/>
        </w:rPr>
        <w:t xml:space="preserve">Increasing professional networks and providing mentorship can also help women entrepreneurs </w:t>
      </w:r>
      <w:r w:rsidR="00835075" w:rsidRPr="00B51D16">
        <w:rPr>
          <w:rFonts w:ascii="Times New Roman" w:hAnsi="Times New Roman" w:cs="Times New Roman"/>
          <w:sz w:val="24"/>
          <w:szCs w:val="24"/>
        </w:rPr>
        <w:t xml:space="preserve">to improve </w:t>
      </w:r>
      <w:r w:rsidR="001C4CE5" w:rsidRPr="00B51D16">
        <w:rPr>
          <w:rFonts w:ascii="Times New Roman" w:hAnsi="Times New Roman" w:cs="Times New Roman"/>
          <w:sz w:val="24"/>
          <w:szCs w:val="24"/>
        </w:rPr>
        <w:t>knowledge and financial confidence.</w:t>
      </w:r>
      <w:r w:rsidR="00B31061" w:rsidRPr="00B51D16">
        <w:rPr>
          <w:rFonts w:ascii="Times New Roman" w:hAnsi="Times New Roman" w:cs="Times New Roman"/>
          <w:sz w:val="24"/>
          <w:szCs w:val="24"/>
        </w:rPr>
        <w:t xml:space="preserve"> </w:t>
      </w:r>
    </w:p>
    <w:p w14:paraId="7B61A7CC" w14:textId="77777777" w:rsidR="00524307" w:rsidRPr="00CA3906" w:rsidRDefault="00524307" w:rsidP="00524307">
      <w:pPr>
        <w:rPr>
          <w:b/>
          <w:highlight w:val="yellow"/>
        </w:rPr>
      </w:pPr>
      <w:r w:rsidRPr="00CA3906">
        <w:rPr>
          <w:b/>
          <w:highlight w:val="yellow"/>
        </w:rPr>
        <w:t>Disclaimer (Artificial intelligence)</w:t>
      </w:r>
    </w:p>
    <w:p w14:paraId="6C6F2C73" w14:textId="77777777" w:rsidR="00524307" w:rsidRPr="00740879" w:rsidRDefault="00524307" w:rsidP="00524307">
      <w:pPr>
        <w:rPr>
          <w:highlight w:val="yellow"/>
        </w:rPr>
      </w:pPr>
      <w:r w:rsidRPr="00740879">
        <w:rPr>
          <w:highlight w:val="yellow"/>
        </w:rPr>
        <w:t xml:space="preserve">Author(s) hereby </w:t>
      </w:r>
      <w:proofErr w:type="gramStart"/>
      <w:r w:rsidRPr="00740879">
        <w:rPr>
          <w:highlight w:val="yellow"/>
        </w:rPr>
        <w:t>declare</w:t>
      </w:r>
      <w:proofErr w:type="gramEnd"/>
      <w:r w:rsidRPr="00740879">
        <w:rPr>
          <w:highlight w:val="yellow"/>
        </w:rPr>
        <w:t xml:space="preserve"> that NO generative AI technologies such as Large Language Models (ChatGPT, COPILOT, etc.) and text-to-image generators have been used during the writing or editing of this manuscript. </w:t>
      </w:r>
    </w:p>
    <w:p w14:paraId="0F37F691" w14:textId="77777777" w:rsidR="00524307" w:rsidRPr="00B51D16" w:rsidRDefault="00524307" w:rsidP="00A31691">
      <w:pPr>
        <w:jc w:val="both"/>
        <w:rPr>
          <w:rFonts w:ascii="Times New Roman" w:hAnsi="Times New Roman" w:cs="Times New Roman"/>
          <w:sz w:val="24"/>
          <w:szCs w:val="24"/>
        </w:rPr>
      </w:pPr>
    </w:p>
    <w:p w14:paraId="2B805F47" w14:textId="6A0C9346" w:rsidR="000307CF" w:rsidRPr="00B51D16" w:rsidRDefault="000307CF" w:rsidP="00A31691">
      <w:pPr>
        <w:jc w:val="both"/>
        <w:rPr>
          <w:rFonts w:ascii="Times New Roman" w:hAnsi="Times New Roman" w:cs="Times New Roman"/>
          <w:b/>
          <w:bCs/>
          <w:sz w:val="24"/>
          <w:szCs w:val="24"/>
        </w:rPr>
      </w:pPr>
      <w:r w:rsidRPr="00B51D16">
        <w:rPr>
          <w:rFonts w:ascii="Times New Roman" w:hAnsi="Times New Roman" w:cs="Times New Roman"/>
          <w:b/>
          <w:bCs/>
          <w:sz w:val="24"/>
          <w:szCs w:val="24"/>
        </w:rPr>
        <w:t>References</w:t>
      </w:r>
    </w:p>
    <w:p w14:paraId="1852A06E" w14:textId="77777777" w:rsidR="00B436E5" w:rsidRPr="00B436E5" w:rsidRDefault="000307CF" w:rsidP="00B436E5">
      <w:pPr>
        <w:pStyle w:val="Bibliography"/>
        <w:rPr>
          <w:rFonts w:ascii="Times New Roman" w:hAnsi="Times New Roman" w:cs="Times New Roman"/>
          <w:sz w:val="24"/>
        </w:rPr>
      </w:pPr>
      <w:r w:rsidRPr="00B51D16">
        <w:rPr>
          <w:sz w:val="24"/>
          <w:szCs w:val="24"/>
        </w:rPr>
        <w:lastRenderedPageBreak/>
        <w:fldChar w:fldCharType="begin"/>
      </w:r>
      <w:r w:rsidRPr="00B51D16">
        <w:rPr>
          <w:sz w:val="24"/>
          <w:szCs w:val="24"/>
        </w:rPr>
        <w:instrText xml:space="preserve"> ADDIN ZOTERO_BIBL {"uncited":[],"omitted":[],"custom":[]} CSL_BIBLIOGRAPHY </w:instrText>
      </w:r>
      <w:r w:rsidRPr="00B51D16">
        <w:rPr>
          <w:sz w:val="24"/>
          <w:szCs w:val="24"/>
        </w:rPr>
        <w:fldChar w:fldCharType="separate"/>
      </w:r>
      <w:r w:rsidR="00B436E5" w:rsidRPr="00B436E5">
        <w:rPr>
          <w:rFonts w:ascii="Times New Roman" w:hAnsi="Times New Roman" w:cs="Times New Roman"/>
          <w:sz w:val="24"/>
        </w:rPr>
        <w:t xml:space="preserve">Adil, M., Singh, Y., &amp; Ansari, Mohd. S. (2022). How financial literacy moderate the association between behaviour biases and investment decision? </w:t>
      </w:r>
      <w:r w:rsidR="00B436E5" w:rsidRPr="00B436E5">
        <w:rPr>
          <w:rFonts w:ascii="Times New Roman" w:hAnsi="Times New Roman" w:cs="Times New Roman"/>
          <w:i/>
          <w:iCs/>
          <w:sz w:val="24"/>
        </w:rPr>
        <w:t>Asian Journal of Accounting Research</w:t>
      </w:r>
      <w:r w:rsidR="00B436E5" w:rsidRPr="00B436E5">
        <w:rPr>
          <w:rFonts w:ascii="Times New Roman" w:hAnsi="Times New Roman" w:cs="Times New Roman"/>
          <w:sz w:val="24"/>
        </w:rPr>
        <w:t xml:space="preserve">, </w:t>
      </w:r>
      <w:r w:rsidR="00B436E5" w:rsidRPr="00B436E5">
        <w:rPr>
          <w:rFonts w:ascii="Times New Roman" w:hAnsi="Times New Roman" w:cs="Times New Roman"/>
          <w:i/>
          <w:iCs/>
          <w:sz w:val="24"/>
        </w:rPr>
        <w:t>7</w:t>
      </w:r>
      <w:r w:rsidR="00B436E5" w:rsidRPr="00B436E5">
        <w:rPr>
          <w:rFonts w:ascii="Times New Roman" w:hAnsi="Times New Roman" w:cs="Times New Roman"/>
          <w:sz w:val="24"/>
        </w:rPr>
        <w:t>(1), 17–30. https://doi.org/10.1108/AJAR-09-2020-0086</w:t>
      </w:r>
    </w:p>
    <w:p w14:paraId="34E15BA7"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Asandimitra, N., Seno Aji, T., &amp; Achmad Kautsar. (2019). Financial Behavior of Working Women in Investment Decision-Making. </w:t>
      </w:r>
      <w:r w:rsidRPr="00B436E5">
        <w:rPr>
          <w:rFonts w:ascii="Times New Roman" w:hAnsi="Times New Roman" w:cs="Times New Roman"/>
          <w:i/>
          <w:iCs/>
          <w:sz w:val="24"/>
        </w:rPr>
        <w:t>Information Management and Business Review</w:t>
      </w:r>
      <w:r w:rsidRPr="00B436E5">
        <w:rPr>
          <w:rFonts w:ascii="Times New Roman" w:hAnsi="Times New Roman" w:cs="Times New Roman"/>
          <w:sz w:val="24"/>
        </w:rPr>
        <w:t xml:space="preserve">, </w:t>
      </w:r>
      <w:r w:rsidRPr="00B436E5">
        <w:rPr>
          <w:rFonts w:ascii="Times New Roman" w:hAnsi="Times New Roman" w:cs="Times New Roman"/>
          <w:i/>
          <w:iCs/>
          <w:sz w:val="24"/>
        </w:rPr>
        <w:t>11</w:t>
      </w:r>
      <w:r w:rsidRPr="00B436E5">
        <w:rPr>
          <w:rFonts w:ascii="Times New Roman" w:hAnsi="Times New Roman" w:cs="Times New Roman"/>
          <w:sz w:val="24"/>
        </w:rPr>
        <w:t>(2(I)), 10–20. https://doi.org/10.22610/imbr.v11i2(I).2878</w:t>
      </w:r>
    </w:p>
    <w:p w14:paraId="4485D847"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Badola, S., Sahu, A. K., &amp; Adlakha, A. (2024). A systematic review on behavioral biases affecting individual investment decisions. </w:t>
      </w:r>
      <w:r w:rsidRPr="00B436E5">
        <w:rPr>
          <w:rFonts w:ascii="Times New Roman" w:hAnsi="Times New Roman" w:cs="Times New Roman"/>
          <w:i/>
          <w:iCs/>
          <w:sz w:val="24"/>
        </w:rPr>
        <w:t>Qualitative Research in Financial Markets</w:t>
      </w:r>
      <w:r w:rsidRPr="00B436E5">
        <w:rPr>
          <w:rFonts w:ascii="Times New Roman" w:hAnsi="Times New Roman" w:cs="Times New Roman"/>
          <w:sz w:val="24"/>
        </w:rPr>
        <w:t xml:space="preserve">, </w:t>
      </w:r>
      <w:r w:rsidRPr="00B436E5">
        <w:rPr>
          <w:rFonts w:ascii="Times New Roman" w:hAnsi="Times New Roman" w:cs="Times New Roman"/>
          <w:i/>
          <w:iCs/>
          <w:sz w:val="24"/>
        </w:rPr>
        <w:t>16</w:t>
      </w:r>
      <w:r w:rsidRPr="00B436E5">
        <w:rPr>
          <w:rFonts w:ascii="Times New Roman" w:hAnsi="Times New Roman" w:cs="Times New Roman"/>
          <w:sz w:val="24"/>
        </w:rPr>
        <w:t>(3), 448–476. https://doi.org/10.1108/QRFM-05-2022-0095</w:t>
      </w:r>
    </w:p>
    <w:p w14:paraId="5DC707FD"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Baig, U., Hussain, B. M., Davidaviciene, V., &amp; Meidute-Kavaliauskiene, I. (2021). Exploring Investment Behavior of Women Entrepreneur: Some Future Directions. </w:t>
      </w:r>
      <w:r w:rsidRPr="00B436E5">
        <w:rPr>
          <w:rFonts w:ascii="Times New Roman" w:hAnsi="Times New Roman" w:cs="Times New Roman"/>
          <w:i/>
          <w:iCs/>
          <w:sz w:val="24"/>
        </w:rPr>
        <w:t>International Journal of Financial Studies</w:t>
      </w:r>
      <w:r w:rsidRPr="00B436E5">
        <w:rPr>
          <w:rFonts w:ascii="Times New Roman" w:hAnsi="Times New Roman" w:cs="Times New Roman"/>
          <w:sz w:val="24"/>
        </w:rPr>
        <w:t xml:space="preserve">, </w:t>
      </w:r>
      <w:r w:rsidRPr="00B436E5">
        <w:rPr>
          <w:rFonts w:ascii="Times New Roman" w:hAnsi="Times New Roman" w:cs="Times New Roman"/>
          <w:i/>
          <w:iCs/>
          <w:sz w:val="24"/>
        </w:rPr>
        <w:t>9</w:t>
      </w:r>
      <w:r w:rsidRPr="00B436E5">
        <w:rPr>
          <w:rFonts w:ascii="Times New Roman" w:hAnsi="Times New Roman" w:cs="Times New Roman"/>
          <w:sz w:val="24"/>
        </w:rPr>
        <w:t>(2), 20. https://doi.org/10.3390/ijfs9020020</w:t>
      </w:r>
    </w:p>
    <w:p w14:paraId="378A59D7"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Balachandra, L., Briggs, T., Eddleston, K., &amp; Brush, C. (2019). Don’t Pitch Like a Girl!: How Gender Stereotypes Influence Investor Decisions. </w:t>
      </w:r>
      <w:r w:rsidRPr="00B436E5">
        <w:rPr>
          <w:rFonts w:ascii="Times New Roman" w:hAnsi="Times New Roman" w:cs="Times New Roman"/>
          <w:i/>
          <w:iCs/>
          <w:sz w:val="24"/>
        </w:rPr>
        <w:t>Entrepreneurship Theory and Practice</w:t>
      </w:r>
      <w:r w:rsidRPr="00B436E5">
        <w:rPr>
          <w:rFonts w:ascii="Times New Roman" w:hAnsi="Times New Roman" w:cs="Times New Roman"/>
          <w:sz w:val="24"/>
        </w:rPr>
        <w:t xml:space="preserve">, </w:t>
      </w:r>
      <w:r w:rsidRPr="00B436E5">
        <w:rPr>
          <w:rFonts w:ascii="Times New Roman" w:hAnsi="Times New Roman" w:cs="Times New Roman"/>
          <w:i/>
          <w:iCs/>
          <w:sz w:val="24"/>
        </w:rPr>
        <w:t>43</w:t>
      </w:r>
      <w:r w:rsidRPr="00B436E5">
        <w:rPr>
          <w:rFonts w:ascii="Times New Roman" w:hAnsi="Times New Roman" w:cs="Times New Roman"/>
          <w:sz w:val="24"/>
        </w:rPr>
        <w:t>(1), 116–137. https://doi.org/10.1177/1042258717728028</w:t>
      </w:r>
    </w:p>
    <w:p w14:paraId="51A55A48"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Barber, B. M., &amp; Odean, T. (2001). </w:t>
      </w:r>
      <w:r w:rsidRPr="00B436E5">
        <w:rPr>
          <w:rFonts w:ascii="Times New Roman" w:hAnsi="Times New Roman" w:cs="Times New Roman"/>
          <w:i/>
          <w:iCs/>
          <w:sz w:val="24"/>
        </w:rPr>
        <w:t>Boys will be Boys: Gender, Overconfidence, and Common Stock Investment</w:t>
      </w:r>
      <w:r w:rsidRPr="00B436E5">
        <w:rPr>
          <w:rFonts w:ascii="Times New Roman" w:hAnsi="Times New Roman" w:cs="Times New Roman"/>
          <w:sz w:val="24"/>
        </w:rPr>
        <w:t>.</w:t>
      </w:r>
    </w:p>
    <w:p w14:paraId="4F855971"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Baskoro, H. (2024). Behavioral Biases, Financial Literacy, and Investment Decisions: A Study on Women Entrepreneurs. </w:t>
      </w:r>
      <w:r w:rsidRPr="00B436E5">
        <w:rPr>
          <w:rFonts w:ascii="Times New Roman" w:hAnsi="Times New Roman" w:cs="Times New Roman"/>
          <w:i/>
          <w:iCs/>
          <w:sz w:val="24"/>
        </w:rPr>
        <w:t>Journal of Advanced Research in Social Sciences and Humanities</w:t>
      </w:r>
      <w:r w:rsidRPr="00B436E5">
        <w:rPr>
          <w:rFonts w:ascii="Times New Roman" w:hAnsi="Times New Roman" w:cs="Times New Roman"/>
          <w:sz w:val="24"/>
        </w:rPr>
        <w:t xml:space="preserve">, </w:t>
      </w:r>
      <w:r w:rsidRPr="00B436E5">
        <w:rPr>
          <w:rFonts w:ascii="Times New Roman" w:hAnsi="Times New Roman" w:cs="Times New Roman"/>
          <w:i/>
          <w:iCs/>
          <w:sz w:val="24"/>
        </w:rPr>
        <w:t>9</w:t>
      </w:r>
      <w:r w:rsidRPr="00B436E5">
        <w:rPr>
          <w:rFonts w:ascii="Times New Roman" w:hAnsi="Times New Roman" w:cs="Times New Roman"/>
          <w:sz w:val="24"/>
        </w:rPr>
        <w:t>(3). https://doi.org/10.26500/JARSSH-09-2024-0304</w:t>
      </w:r>
    </w:p>
    <w:p w14:paraId="49C5235C"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Bihari, A., Dash, M., Kar, S. K., Muduli, K., Kumar, A., &amp; Luthra, S. (2022). Exploring behavioural bias affecting investment decision-making: A network cluster based conceptual analysis for future research. </w:t>
      </w:r>
      <w:r w:rsidRPr="00B436E5">
        <w:rPr>
          <w:rFonts w:ascii="Times New Roman" w:hAnsi="Times New Roman" w:cs="Times New Roman"/>
          <w:i/>
          <w:iCs/>
          <w:sz w:val="24"/>
        </w:rPr>
        <w:t>International Journal of Industrial Engineering and Operations Management</w:t>
      </w:r>
      <w:r w:rsidRPr="00B436E5">
        <w:rPr>
          <w:rFonts w:ascii="Times New Roman" w:hAnsi="Times New Roman" w:cs="Times New Roman"/>
          <w:sz w:val="24"/>
        </w:rPr>
        <w:t xml:space="preserve">, </w:t>
      </w:r>
      <w:r w:rsidRPr="00B436E5">
        <w:rPr>
          <w:rFonts w:ascii="Times New Roman" w:hAnsi="Times New Roman" w:cs="Times New Roman"/>
          <w:i/>
          <w:iCs/>
          <w:sz w:val="24"/>
        </w:rPr>
        <w:t>4</w:t>
      </w:r>
      <w:r w:rsidRPr="00B436E5">
        <w:rPr>
          <w:rFonts w:ascii="Times New Roman" w:hAnsi="Times New Roman" w:cs="Times New Roman"/>
          <w:sz w:val="24"/>
        </w:rPr>
        <w:t>(1/2), 19–43. https://doi.org/10.1108/IJIEOM-08-2022-0033</w:t>
      </w:r>
    </w:p>
    <w:p w14:paraId="2AEA5C10"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lastRenderedPageBreak/>
        <w:t xml:space="preserve">Blerina. (2025). The Influence of Personality Traits and Psychological Biases on Financial Decision-Making Evidence from Albanian Investors. </w:t>
      </w:r>
      <w:r w:rsidRPr="00B436E5">
        <w:rPr>
          <w:rFonts w:ascii="Times New Roman" w:hAnsi="Times New Roman" w:cs="Times New Roman"/>
          <w:i/>
          <w:iCs/>
          <w:sz w:val="24"/>
        </w:rPr>
        <w:t>Proceedings of The International Conference on New Ideas in Management, Economics and Accounting</w:t>
      </w:r>
      <w:r w:rsidRPr="00B436E5">
        <w:rPr>
          <w:rFonts w:ascii="Times New Roman" w:hAnsi="Times New Roman" w:cs="Times New Roman"/>
          <w:sz w:val="24"/>
        </w:rPr>
        <w:t xml:space="preserve">, </w:t>
      </w:r>
      <w:r w:rsidRPr="00B436E5">
        <w:rPr>
          <w:rFonts w:ascii="Times New Roman" w:hAnsi="Times New Roman" w:cs="Times New Roman"/>
          <w:i/>
          <w:iCs/>
          <w:sz w:val="24"/>
        </w:rPr>
        <w:t>2</w:t>
      </w:r>
      <w:r w:rsidRPr="00B436E5">
        <w:rPr>
          <w:rFonts w:ascii="Times New Roman" w:hAnsi="Times New Roman" w:cs="Times New Roman"/>
          <w:sz w:val="24"/>
        </w:rPr>
        <w:t>(1), 42–51. https://doi.org/10.33422/imeaconf.v2i1.1156</w:t>
      </w:r>
    </w:p>
    <w:p w14:paraId="7BDA8AE8"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Busenitz, L. W., &amp; Barney, J. B. (1997). Differences between entrepreneurs and managers in large organizations: Biases and heuristics in strategic decision-making. </w:t>
      </w:r>
      <w:r w:rsidRPr="00B436E5">
        <w:rPr>
          <w:rFonts w:ascii="Times New Roman" w:hAnsi="Times New Roman" w:cs="Times New Roman"/>
          <w:i/>
          <w:iCs/>
          <w:sz w:val="24"/>
        </w:rPr>
        <w:t>Journal of Business Venturing</w:t>
      </w:r>
      <w:r w:rsidRPr="00B436E5">
        <w:rPr>
          <w:rFonts w:ascii="Times New Roman" w:hAnsi="Times New Roman" w:cs="Times New Roman"/>
          <w:sz w:val="24"/>
        </w:rPr>
        <w:t xml:space="preserve">, </w:t>
      </w:r>
      <w:r w:rsidRPr="00B436E5">
        <w:rPr>
          <w:rFonts w:ascii="Times New Roman" w:hAnsi="Times New Roman" w:cs="Times New Roman"/>
          <w:i/>
          <w:iCs/>
          <w:sz w:val="24"/>
        </w:rPr>
        <w:t>12</w:t>
      </w:r>
      <w:r w:rsidRPr="00B436E5">
        <w:rPr>
          <w:rFonts w:ascii="Times New Roman" w:hAnsi="Times New Roman" w:cs="Times New Roman"/>
          <w:sz w:val="24"/>
        </w:rPr>
        <w:t>(1), 9–30. https://doi.org/10.1016/S0883-9026(96)00003-1</w:t>
      </w:r>
    </w:p>
    <w:p w14:paraId="0A0FCFDC"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Das, S., Das, S., Sthitaprajna, &amp; Prusty, C. (2025). Assessment of the Psychological Well-being of Women at the Workplace. </w:t>
      </w:r>
      <w:r w:rsidRPr="00B436E5">
        <w:rPr>
          <w:rFonts w:ascii="Times New Roman" w:hAnsi="Times New Roman" w:cs="Times New Roman"/>
          <w:i/>
          <w:iCs/>
          <w:sz w:val="24"/>
        </w:rPr>
        <w:t>International Journal of Basic and Applied Sciences</w:t>
      </w:r>
      <w:r w:rsidRPr="00B436E5">
        <w:rPr>
          <w:rFonts w:ascii="Times New Roman" w:hAnsi="Times New Roman" w:cs="Times New Roman"/>
          <w:sz w:val="24"/>
        </w:rPr>
        <w:t xml:space="preserve">, </w:t>
      </w:r>
      <w:r w:rsidRPr="00B436E5">
        <w:rPr>
          <w:rFonts w:ascii="Times New Roman" w:hAnsi="Times New Roman" w:cs="Times New Roman"/>
          <w:i/>
          <w:iCs/>
          <w:sz w:val="24"/>
        </w:rPr>
        <w:t>14</w:t>
      </w:r>
      <w:r w:rsidRPr="00B436E5">
        <w:rPr>
          <w:rFonts w:ascii="Times New Roman" w:hAnsi="Times New Roman" w:cs="Times New Roman"/>
          <w:sz w:val="24"/>
        </w:rPr>
        <w:t>(1), 74–78. https://doi.org/10.14419/cb6mfb45</w:t>
      </w:r>
    </w:p>
    <w:p w14:paraId="1BA5DBDA"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Dhungana, B. R., Bhandari, S., Ojha, D., &amp; Sharma, L. K. (2022). Effect of Cognitive Biases on Investment Decision Making: A Case of Pokhara Valley, Nepal. </w:t>
      </w:r>
      <w:r w:rsidRPr="00B436E5">
        <w:rPr>
          <w:rFonts w:ascii="Times New Roman" w:hAnsi="Times New Roman" w:cs="Times New Roman"/>
          <w:i/>
          <w:iCs/>
          <w:sz w:val="24"/>
        </w:rPr>
        <w:t>Quest Journal of Management and Social Sciences</w:t>
      </w:r>
      <w:r w:rsidRPr="00B436E5">
        <w:rPr>
          <w:rFonts w:ascii="Times New Roman" w:hAnsi="Times New Roman" w:cs="Times New Roman"/>
          <w:sz w:val="24"/>
        </w:rPr>
        <w:t xml:space="preserve">, </w:t>
      </w:r>
      <w:r w:rsidRPr="00B436E5">
        <w:rPr>
          <w:rFonts w:ascii="Times New Roman" w:hAnsi="Times New Roman" w:cs="Times New Roman"/>
          <w:i/>
          <w:iCs/>
          <w:sz w:val="24"/>
        </w:rPr>
        <w:t>4</w:t>
      </w:r>
      <w:r w:rsidRPr="00B436E5">
        <w:rPr>
          <w:rFonts w:ascii="Times New Roman" w:hAnsi="Times New Roman" w:cs="Times New Roman"/>
          <w:sz w:val="24"/>
        </w:rPr>
        <w:t>(1), 71–84. https://doi.org/10.3126/qjmss.v4i1.45868</w:t>
      </w:r>
    </w:p>
    <w:p w14:paraId="44F00520"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Dinthuingam Gonmei, H B Hrangtung, &amp; Dr. Kh. Tomba Singh. (2024). A GENDER-CENTRIC ANALYSIS OF COGNITIVE BIASES IN INVESTMENT. </w:t>
      </w:r>
      <w:r w:rsidRPr="00B436E5">
        <w:rPr>
          <w:rFonts w:ascii="Times New Roman" w:hAnsi="Times New Roman" w:cs="Times New Roman"/>
          <w:i/>
          <w:iCs/>
          <w:sz w:val="24"/>
        </w:rPr>
        <w:t>EPRA International Journal of Multidisciplinary Research (IJMR)</w:t>
      </w:r>
      <w:r w:rsidRPr="00B436E5">
        <w:rPr>
          <w:rFonts w:ascii="Times New Roman" w:hAnsi="Times New Roman" w:cs="Times New Roman"/>
          <w:sz w:val="24"/>
        </w:rPr>
        <w:t>, 96–99. https://doi.org/10.36713/epra19341</w:t>
      </w:r>
    </w:p>
    <w:p w14:paraId="470168AD"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Emami, A., Welsh, D. H. B., Ramadani, V., &amp; Davari, A. (2020). The impact of judgment and framing on entrepreneurs’ decision-making. </w:t>
      </w:r>
      <w:r w:rsidRPr="00B436E5">
        <w:rPr>
          <w:rFonts w:ascii="Times New Roman" w:hAnsi="Times New Roman" w:cs="Times New Roman"/>
          <w:i/>
          <w:iCs/>
          <w:sz w:val="24"/>
        </w:rPr>
        <w:t>Journal of Small Business &amp; Entrepreneurship</w:t>
      </w:r>
      <w:r w:rsidRPr="00B436E5">
        <w:rPr>
          <w:rFonts w:ascii="Times New Roman" w:hAnsi="Times New Roman" w:cs="Times New Roman"/>
          <w:sz w:val="24"/>
        </w:rPr>
        <w:t xml:space="preserve">, </w:t>
      </w:r>
      <w:r w:rsidRPr="00B436E5">
        <w:rPr>
          <w:rFonts w:ascii="Times New Roman" w:hAnsi="Times New Roman" w:cs="Times New Roman"/>
          <w:i/>
          <w:iCs/>
          <w:sz w:val="24"/>
        </w:rPr>
        <w:t>32</w:t>
      </w:r>
      <w:r w:rsidRPr="00B436E5">
        <w:rPr>
          <w:rFonts w:ascii="Times New Roman" w:hAnsi="Times New Roman" w:cs="Times New Roman"/>
          <w:sz w:val="24"/>
        </w:rPr>
        <w:t>(1), 79–100. https://doi.org/10.1080/08276331.2018.1551461</w:t>
      </w:r>
    </w:p>
    <w:p w14:paraId="1C199CB3"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Feng, X. (2025). Gender Differences in Behavioral Bias and Influencing Investment Decisions. </w:t>
      </w:r>
      <w:r w:rsidRPr="00B436E5">
        <w:rPr>
          <w:rFonts w:ascii="Times New Roman" w:hAnsi="Times New Roman" w:cs="Times New Roman"/>
          <w:i/>
          <w:iCs/>
          <w:sz w:val="24"/>
        </w:rPr>
        <w:t>Lecture Notes in Education Psychology and Public Media</w:t>
      </w:r>
      <w:r w:rsidRPr="00B436E5">
        <w:rPr>
          <w:rFonts w:ascii="Times New Roman" w:hAnsi="Times New Roman" w:cs="Times New Roman"/>
          <w:sz w:val="24"/>
        </w:rPr>
        <w:t xml:space="preserve">, </w:t>
      </w:r>
      <w:r w:rsidRPr="00B436E5">
        <w:rPr>
          <w:rFonts w:ascii="Times New Roman" w:hAnsi="Times New Roman" w:cs="Times New Roman"/>
          <w:i/>
          <w:iCs/>
          <w:sz w:val="24"/>
        </w:rPr>
        <w:t>81</w:t>
      </w:r>
      <w:r w:rsidRPr="00B436E5">
        <w:rPr>
          <w:rFonts w:ascii="Times New Roman" w:hAnsi="Times New Roman" w:cs="Times New Roman"/>
          <w:sz w:val="24"/>
        </w:rPr>
        <w:t>(1), 218–223. https://doi.org/10.54254/2753-7048/2025.21108</w:t>
      </w:r>
    </w:p>
    <w:p w14:paraId="1D9D4F6E"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lastRenderedPageBreak/>
        <w:t xml:space="preserve">Gayathir, R., &amp; Sathya, N. (2024). Behavioral Biases in Investment Decisions: An ExtensiveLiterature Review and Pathways for Future Research. </w:t>
      </w:r>
      <w:r w:rsidRPr="00B436E5">
        <w:rPr>
          <w:rFonts w:ascii="Times New Roman" w:hAnsi="Times New Roman" w:cs="Times New Roman"/>
          <w:i/>
          <w:iCs/>
          <w:sz w:val="24"/>
        </w:rPr>
        <w:t>Journal of Information and Organizational Sciences</w:t>
      </w:r>
      <w:r w:rsidRPr="00B436E5">
        <w:rPr>
          <w:rFonts w:ascii="Times New Roman" w:hAnsi="Times New Roman" w:cs="Times New Roman"/>
          <w:sz w:val="24"/>
        </w:rPr>
        <w:t xml:space="preserve">, </w:t>
      </w:r>
      <w:r w:rsidRPr="00B436E5">
        <w:rPr>
          <w:rFonts w:ascii="Times New Roman" w:hAnsi="Times New Roman" w:cs="Times New Roman"/>
          <w:i/>
          <w:iCs/>
          <w:sz w:val="24"/>
        </w:rPr>
        <w:t>48</w:t>
      </w:r>
      <w:r w:rsidRPr="00B436E5">
        <w:rPr>
          <w:rFonts w:ascii="Times New Roman" w:hAnsi="Times New Roman" w:cs="Times New Roman"/>
          <w:sz w:val="24"/>
        </w:rPr>
        <w:t>(1), 117–131. https://doi.org/10.31341/jios.48.1.6</w:t>
      </w:r>
    </w:p>
    <w:p w14:paraId="36FCDE9E"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Gurung, R., Kumar Dahal, R., Ghimire, B., &amp; Koirala, N. (2024). Unraveling behavioral biases in decision making: A study of Nepalese investors. </w:t>
      </w:r>
      <w:r w:rsidRPr="00B436E5">
        <w:rPr>
          <w:rFonts w:ascii="Times New Roman" w:hAnsi="Times New Roman" w:cs="Times New Roman"/>
          <w:i/>
          <w:iCs/>
          <w:sz w:val="24"/>
        </w:rPr>
        <w:t>Investment Management and Financial Innovations</w:t>
      </w:r>
      <w:r w:rsidRPr="00B436E5">
        <w:rPr>
          <w:rFonts w:ascii="Times New Roman" w:hAnsi="Times New Roman" w:cs="Times New Roman"/>
          <w:sz w:val="24"/>
        </w:rPr>
        <w:t xml:space="preserve">, </w:t>
      </w:r>
      <w:r w:rsidRPr="00B436E5">
        <w:rPr>
          <w:rFonts w:ascii="Times New Roman" w:hAnsi="Times New Roman" w:cs="Times New Roman"/>
          <w:i/>
          <w:iCs/>
          <w:sz w:val="24"/>
        </w:rPr>
        <w:t>21</w:t>
      </w:r>
      <w:r w:rsidRPr="00B436E5">
        <w:rPr>
          <w:rFonts w:ascii="Times New Roman" w:hAnsi="Times New Roman" w:cs="Times New Roman"/>
          <w:sz w:val="24"/>
        </w:rPr>
        <w:t>(1), 25–37. https://doi.org/10.21511/imfi.21(1).2024.03</w:t>
      </w:r>
    </w:p>
    <w:p w14:paraId="1DF51AF5"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Hoffmann, S., &amp; Anwar, S. (2024). The Influence of Culture on the Lure of Choice, Mental Accounting, and Overconfidence. </w:t>
      </w:r>
      <w:r w:rsidRPr="00B436E5">
        <w:rPr>
          <w:rFonts w:ascii="Times New Roman" w:hAnsi="Times New Roman" w:cs="Times New Roman"/>
          <w:i/>
          <w:iCs/>
          <w:sz w:val="24"/>
        </w:rPr>
        <w:t>Behavioral Sciences</w:t>
      </w:r>
      <w:r w:rsidRPr="00B436E5">
        <w:rPr>
          <w:rFonts w:ascii="Times New Roman" w:hAnsi="Times New Roman" w:cs="Times New Roman"/>
          <w:sz w:val="24"/>
        </w:rPr>
        <w:t xml:space="preserve">, </w:t>
      </w:r>
      <w:r w:rsidRPr="00B436E5">
        <w:rPr>
          <w:rFonts w:ascii="Times New Roman" w:hAnsi="Times New Roman" w:cs="Times New Roman"/>
          <w:i/>
          <w:iCs/>
          <w:sz w:val="24"/>
        </w:rPr>
        <w:t>14</w:t>
      </w:r>
      <w:r w:rsidRPr="00B436E5">
        <w:rPr>
          <w:rFonts w:ascii="Times New Roman" w:hAnsi="Times New Roman" w:cs="Times New Roman"/>
          <w:sz w:val="24"/>
        </w:rPr>
        <w:t>(3), 156. https://doi.org/10.3390/bs14030156</w:t>
      </w:r>
    </w:p>
    <w:p w14:paraId="5F17EE63"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Iram, T., Bilal, A. R., &amp; Ahmad, Z. (2023). Investigating The Mediating Role of Financial Literacy on The Relationship Between Women Entrepreneurs’ Behavioral Biases and Investment Decision Making. </w:t>
      </w:r>
      <w:r w:rsidRPr="00B436E5">
        <w:rPr>
          <w:rFonts w:ascii="Times New Roman" w:hAnsi="Times New Roman" w:cs="Times New Roman"/>
          <w:i/>
          <w:iCs/>
          <w:sz w:val="24"/>
        </w:rPr>
        <w:t>Gadjah Mada International Journal of Business</w:t>
      </w:r>
      <w:r w:rsidRPr="00B436E5">
        <w:rPr>
          <w:rFonts w:ascii="Times New Roman" w:hAnsi="Times New Roman" w:cs="Times New Roman"/>
          <w:sz w:val="24"/>
        </w:rPr>
        <w:t xml:space="preserve">, </w:t>
      </w:r>
      <w:r w:rsidRPr="00B436E5">
        <w:rPr>
          <w:rFonts w:ascii="Times New Roman" w:hAnsi="Times New Roman" w:cs="Times New Roman"/>
          <w:i/>
          <w:iCs/>
          <w:sz w:val="24"/>
        </w:rPr>
        <w:t>25</w:t>
      </w:r>
      <w:r w:rsidRPr="00B436E5">
        <w:rPr>
          <w:rFonts w:ascii="Times New Roman" w:hAnsi="Times New Roman" w:cs="Times New Roman"/>
          <w:sz w:val="24"/>
        </w:rPr>
        <w:t>(1), 93. https://doi.org/10.22146/gamaijb.65457</w:t>
      </w:r>
    </w:p>
    <w:p w14:paraId="34212D73"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Kahneman, D., &amp; Tversky, A. (1979). Prospect Theory: An Analysis of Decision under Risk. </w:t>
      </w:r>
      <w:r w:rsidRPr="00B436E5">
        <w:rPr>
          <w:rFonts w:ascii="Times New Roman" w:hAnsi="Times New Roman" w:cs="Times New Roman"/>
          <w:i/>
          <w:iCs/>
          <w:sz w:val="24"/>
        </w:rPr>
        <w:t>Econometrica</w:t>
      </w:r>
      <w:r w:rsidRPr="00B436E5">
        <w:rPr>
          <w:rFonts w:ascii="Times New Roman" w:hAnsi="Times New Roman" w:cs="Times New Roman"/>
          <w:sz w:val="24"/>
        </w:rPr>
        <w:t xml:space="preserve">, </w:t>
      </w:r>
      <w:r w:rsidRPr="00B436E5">
        <w:rPr>
          <w:rFonts w:ascii="Times New Roman" w:hAnsi="Times New Roman" w:cs="Times New Roman"/>
          <w:i/>
          <w:iCs/>
          <w:sz w:val="24"/>
        </w:rPr>
        <w:t>47</w:t>
      </w:r>
      <w:r w:rsidRPr="00B436E5">
        <w:rPr>
          <w:rFonts w:ascii="Times New Roman" w:hAnsi="Times New Roman" w:cs="Times New Roman"/>
          <w:sz w:val="24"/>
        </w:rPr>
        <w:t>(2), 263. https://doi.org/10.2307/1914185</w:t>
      </w:r>
    </w:p>
    <w:p w14:paraId="77D95450"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Kappal, J. M., &amp; Rastogi, S. (2020). Investment behaviour of women entrepreneurs. </w:t>
      </w:r>
      <w:r w:rsidRPr="00B436E5">
        <w:rPr>
          <w:rFonts w:ascii="Times New Roman" w:hAnsi="Times New Roman" w:cs="Times New Roman"/>
          <w:i/>
          <w:iCs/>
          <w:sz w:val="24"/>
        </w:rPr>
        <w:t>Qualitative Research in Financial Markets</w:t>
      </w:r>
      <w:r w:rsidRPr="00B436E5">
        <w:rPr>
          <w:rFonts w:ascii="Times New Roman" w:hAnsi="Times New Roman" w:cs="Times New Roman"/>
          <w:sz w:val="24"/>
        </w:rPr>
        <w:t xml:space="preserve">, </w:t>
      </w:r>
      <w:r w:rsidRPr="00B436E5">
        <w:rPr>
          <w:rFonts w:ascii="Times New Roman" w:hAnsi="Times New Roman" w:cs="Times New Roman"/>
          <w:i/>
          <w:iCs/>
          <w:sz w:val="24"/>
        </w:rPr>
        <w:t>12</w:t>
      </w:r>
      <w:r w:rsidRPr="00B436E5">
        <w:rPr>
          <w:rFonts w:ascii="Times New Roman" w:hAnsi="Times New Roman" w:cs="Times New Roman"/>
          <w:sz w:val="24"/>
        </w:rPr>
        <w:t>(4), 485–504. https://doi.org/10.1108/QRFM-04-2020-0053</w:t>
      </w:r>
    </w:p>
    <w:p w14:paraId="67848276"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Kumar, S., &amp; Goyal, N. (2015). Behavioural biases in investment decision making – a systematic literature review. </w:t>
      </w:r>
      <w:r w:rsidRPr="00B436E5">
        <w:rPr>
          <w:rFonts w:ascii="Times New Roman" w:hAnsi="Times New Roman" w:cs="Times New Roman"/>
          <w:i/>
          <w:iCs/>
          <w:sz w:val="24"/>
        </w:rPr>
        <w:t>Qualitative Research in Financial Markets</w:t>
      </w:r>
      <w:r w:rsidRPr="00B436E5">
        <w:rPr>
          <w:rFonts w:ascii="Times New Roman" w:hAnsi="Times New Roman" w:cs="Times New Roman"/>
          <w:sz w:val="24"/>
        </w:rPr>
        <w:t xml:space="preserve">, </w:t>
      </w:r>
      <w:r w:rsidRPr="00B436E5">
        <w:rPr>
          <w:rFonts w:ascii="Times New Roman" w:hAnsi="Times New Roman" w:cs="Times New Roman"/>
          <w:i/>
          <w:iCs/>
          <w:sz w:val="24"/>
        </w:rPr>
        <w:t>7</w:t>
      </w:r>
      <w:r w:rsidRPr="00B436E5">
        <w:rPr>
          <w:rFonts w:ascii="Times New Roman" w:hAnsi="Times New Roman" w:cs="Times New Roman"/>
          <w:sz w:val="24"/>
        </w:rPr>
        <w:t>(1), 88–108. https://doi.org/10.1108/QRFM-07-2014-0022</w:t>
      </w:r>
    </w:p>
    <w:p w14:paraId="618DDD61"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Lestari, E. D., Kurniasari, F., Pratiwi, P. Y., Thilaga, S., &amp; Ooi, B. W. (2025). Empowering women entrepreneurs: The role of financial literacy, inclusion, and access in enhancing MSE’s performance and sustainability via women development program in </w:t>
      </w:r>
      <w:r w:rsidRPr="00B436E5">
        <w:rPr>
          <w:rFonts w:ascii="Times New Roman" w:hAnsi="Times New Roman" w:cs="Times New Roman"/>
          <w:sz w:val="24"/>
        </w:rPr>
        <w:lastRenderedPageBreak/>
        <w:t xml:space="preserve">Indonesia. </w:t>
      </w:r>
      <w:r w:rsidRPr="00B436E5">
        <w:rPr>
          <w:rFonts w:ascii="Times New Roman" w:hAnsi="Times New Roman" w:cs="Times New Roman"/>
          <w:i/>
          <w:iCs/>
          <w:sz w:val="24"/>
        </w:rPr>
        <w:t>Cogent Business &amp; Management</w:t>
      </w:r>
      <w:r w:rsidRPr="00B436E5">
        <w:rPr>
          <w:rFonts w:ascii="Times New Roman" w:hAnsi="Times New Roman" w:cs="Times New Roman"/>
          <w:sz w:val="24"/>
        </w:rPr>
        <w:t xml:space="preserve">, </w:t>
      </w:r>
      <w:r w:rsidRPr="00B436E5">
        <w:rPr>
          <w:rFonts w:ascii="Times New Roman" w:hAnsi="Times New Roman" w:cs="Times New Roman"/>
          <w:i/>
          <w:iCs/>
          <w:sz w:val="24"/>
        </w:rPr>
        <w:t>12</w:t>
      </w:r>
      <w:r w:rsidRPr="00B436E5">
        <w:rPr>
          <w:rFonts w:ascii="Times New Roman" w:hAnsi="Times New Roman" w:cs="Times New Roman"/>
          <w:sz w:val="24"/>
        </w:rPr>
        <w:t>(1), 2593078. https://doi.org/10.1080/23311975.2025.2593078</w:t>
      </w:r>
    </w:p>
    <w:p w14:paraId="1A72BD63"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Meher, M. K., Jha, A., Pattanayak, Dr. S. K., Joshi, A., Sahu, A. K., &amp; Rathi, A. (2025). Behavioral Biases And Investment Performance: Does Gender Matter? Evidence From Indian Stock Exchange. </w:t>
      </w:r>
      <w:r w:rsidRPr="00B436E5">
        <w:rPr>
          <w:rFonts w:ascii="Times New Roman" w:hAnsi="Times New Roman" w:cs="Times New Roman"/>
          <w:i/>
          <w:iCs/>
          <w:sz w:val="24"/>
        </w:rPr>
        <w:t>International Journal of Research Publication and Reviews</w:t>
      </w:r>
      <w:r w:rsidRPr="00B436E5">
        <w:rPr>
          <w:rFonts w:ascii="Times New Roman" w:hAnsi="Times New Roman" w:cs="Times New Roman"/>
          <w:sz w:val="24"/>
        </w:rPr>
        <w:t xml:space="preserve">, </w:t>
      </w:r>
      <w:r w:rsidRPr="00B436E5">
        <w:rPr>
          <w:rFonts w:ascii="Times New Roman" w:hAnsi="Times New Roman" w:cs="Times New Roman"/>
          <w:i/>
          <w:iCs/>
          <w:sz w:val="24"/>
        </w:rPr>
        <w:t>6</w:t>
      </w:r>
      <w:r w:rsidRPr="00B436E5">
        <w:rPr>
          <w:rFonts w:ascii="Times New Roman" w:hAnsi="Times New Roman" w:cs="Times New Roman"/>
          <w:sz w:val="24"/>
        </w:rPr>
        <w:t>(5), 14187–14193. https://doi.org/10.55248/gengpi.6.0525.1946</w:t>
      </w:r>
    </w:p>
    <w:p w14:paraId="3ED84F10"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Moosa, I. A., &amp; Ramiah, V. (2017). </w:t>
      </w:r>
      <w:r w:rsidRPr="00B436E5">
        <w:rPr>
          <w:rFonts w:ascii="Times New Roman" w:hAnsi="Times New Roman" w:cs="Times New Roman"/>
          <w:i/>
          <w:iCs/>
          <w:sz w:val="24"/>
        </w:rPr>
        <w:t>The Financial Consequences of Behavioural Biases</w:t>
      </w:r>
      <w:r w:rsidRPr="00B436E5">
        <w:rPr>
          <w:rFonts w:ascii="Times New Roman" w:hAnsi="Times New Roman" w:cs="Times New Roman"/>
          <w:sz w:val="24"/>
        </w:rPr>
        <w:t>. Springer International Publishing. https://doi.org/10.1007/978-3-319-69389-7</w:t>
      </w:r>
    </w:p>
    <w:p w14:paraId="0B5DF953"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N, S. (2021). Decision Making Behaviour of Women Entrepreneurs. </w:t>
      </w:r>
      <w:r w:rsidRPr="00B436E5">
        <w:rPr>
          <w:rFonts w:ascii="Times New Roman" w:hAnsi="Times New Roman" w:cs="Times New Roman"/>
          <w:i/>
          <w:iCs/>
          <w:sz w:val="24"/>
        </w:rPr>
        <w:t>International Journal of Social Sciences</w:t>
      </w:r>
      <w:r w:rsidRPr="00B436E5">
        <w:rPr>
          <w:rFonts w:ascii="Times New Roman" w:hAnsi="Times New Roman" w:cs="Times New Roman"/>
          <w:sz w:val="24"/>
        </w:rPr>
        <w:t xml:space="preserve">, </w:t>
      </w:r>
      <w:r w:rsidRPr="00B436E5">
        <w:rPr>
          <w:rFonts w:ascii="Times New Roman" w:hAnsi="Times New Roman" w:cs="Times New Roman"/>
          <w:i/>
          <w:iCs/>
          <w:sz w:val="24"/>
        </w:rPr>
        <w:t>10</w:t>
      </w:r>
      <w:r w:rsidRPr="00B436E5">
        <w:rPr>
          <w:rFonts w:ascii="Times New Roman" w:hAnsi="Times New Roman" w:cs="Times New Roman"/>
          <w:sz w:val="24"/>
        </w:rPr>
        <w:t>(4). https://doi.org/10.46852/2249-6637.04.2021.8</w:t>
      </w:r>
    </w:p>
    <w:p w14:paraId="2F3296D5"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Oswal Jain, A., &amp; Bhatnagar, D. (2025). A Comprehensive Analysis of the Influence of Big Five Personality Traits on Women’s Investments Behavior: Exploring the Moderating Effects of Cognitive Biases. </w:t>
      </w:r>
      <w:r w:rsidRPr="00B436E5">
        <w:rPr>
          <w:rFonts w:ascii="Times New Roman" w:hAnsi="Times New Roman" w:cs="Times New Roman"/>
          <w:i/>
          <w:iCs/>
          <w:sz w:val="24"/>
        </w:rPr>
        <w:t>International Research Journal of Multidisciplinary Scope</w:t>
      </w:r>
      <w:r w:rsidRPr="00B436E5">
        <w:rPr>
          <w:rFonts w:ascii="Times New Roman" w:hAnsi="Times New Roman" w:cs="Times New Roman"/>
          <w:sz w:val="24"/>
        </w:rPr>
        <w:t xml:space="preserve">, </w:t>
      </w:r>
      <w:r w:rsidRPr="00B436E5">
        <w:rPr>
          <w:rFonts w:ascii="Times New Roman" w:hAnsi="Times New Roman" w:cs="Times New Roman"/>
          <w:i/>
          <w:iCs/>
          <w:sz w:val="24"/>
        </w:rPr>
        <w:t>06</w:t>
      </w:r>
      <w:r w:rsidRPr="00B436E5">
        <w:rPr>
          <w:rFonts w:ascii="Times New Roman" w:hAnsi="Times New Roman" w:cs="Times New Roman"/>
          <w:sz w:val="24"/>
        </w:rPr>
        <w:t>(04), 978–992. https://doi.org/10.47857/irjms.2025.v06i04.06217</w:t>
      </w:r>
    </w:p>
    <w:p w14:paraId="42D12D44"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Panja, S. (2023). Effect of Behavioural Biases on the Financial Decisions of Rural Women Micro-entrepreneurs: A Scale Development Approach. </w:t>
      </w:r>
      <w:r w:rsidRPr="00B436E5">
        <w:rPr>
          <w:rFonts w:ascii="Times New Roman" w:hAnsi="Times New Roman" w:cs="Times New Roman"/>
          <w:i/>
          <w:iCs/>
          <w:sz w:val="24"/>
        </w:rPr>
        <w:t>Vision: The Journal of Business Perspective</w:t>
      </w:r>
      <w:r w:rsidRPr="00B436E5">
        <w:rPr>
          <w:rFonts w:ascii="Times New Roman" w:hAnsi="Times New Roman" w:cs="Times New Roman"/>
          <w:sz w:val="24"/>
        </w:rPr>
        <w:t>, 09722629231182835. https://doi.org/10.1177/09722629231182835</w:t>
      </w:r>
    </w:p>
    <w:p w14:paraId="6DC252E8"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Phillips-Wren, G., &amp; Adya, M. (2020). Decision making under stress: The role of information overload, time pressure, complexity, and uncertainty. </w:t>
      </w:r>
      <w:r w:rsidRPr="00B436E5">
        <w:rPr>
          <w:rFonts w:ascii="Times New Roman" w:hAnsi="Times New Roman" w:cs="Times New Roman"/>
          <w:i/>
          <w:iCs/>
          <w:sz w:val="24"/>
        </w:rPr>
        <w:t>Journal of Decision Systems</w:t>
      </w:r>
      <w:r w:rsidRPr="00B436E5">
        <w:rPr>
          <w:rFonts w:ascii="Times New Roman" w:hAnsi="Times New Roman" w:cs="Times New Roman"/>
          <w:sz w:val="24"/>
        </w:rPr>
        <w:t xml:space="preserve">, </w:t>
      </w:r>
      <w:r w:rsidRPr="00B436E5">
        <w:rPr>
          <w:rFonts w:ascii="Times New Roman" w:hAnsi="Times New Roman" w:cs="Times New Roman"/>
          <w:i/>
          <w:iCs/>
          <w:sz w:val="24"/>
        </w:rPr>
        <w:t>29</w:t>
      </w:r>
      <w:r w:rsidRPr="00B436E5">
        <w:rPr>
          <w:rFonts w:ascii="Times New Roman" w:hAnsi="Times New Roman" w:cs="Times New Roman"/>
          <w:sz w:val="24"/>
        </w:rPr>
        <w:t>(sup1), 213–225. https://doi.org/10.1080/12460125.2020.1768680</w:t>
      </w:r>
    </w:p>
    <w:p w14:paraId="52F379E1"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Qamar, A., Lodhi, S. L., &amp; Jinnah University for Women. (2023). IMPACT OF BEHAVIORAL BIASES ON WOMEN ENTREPRENEURS INVESTMENT DECISION. </w:t>
      </w:r>
      <w:r w:rsidRPr="00B436E5">
        <w:rPr>
          <w:rFonts w:ascii="Times New Roman" w:hAnsi="Times New Roman" w:cs="Times New Roman"/>
          <w:i/>
          <w:iCs/>
          <w:sz w:val="24"/>
        </w:rPr>
        <w:t>Pakistan Journal of Social Research</w:t>
      </w:r>
      <w:r w:rsidRPr="00B436E5">
        <w:rPr>
          <w:rFonts w:ascii="Times New Roman" w:hAnsi="Times New Roman" w:cs="Times New Roman"/>
          <w:sz w:val="24"/>
        </w:rPr>
        <w:t xml:space="preserve">, </w:t>
      </w:r>
      <w:r w:rsidRPr="00B436E5">
        <w:rPr>
          <w:rFonts w:ascii="Times New Roman" w:hAnsi="Times New Roman" w:cs="Times New Roman"/>
          <w:i/>
          <w:iCs/>
          <w:sz w:val="24"/>
        </w:rPr>
        <w:t>05</w:t>
      </w:r>
      <w:r w:rsidRPr="00B436E5">
        <w:rPr>
          <w:rFonts w:ascii="Times New Roman" w:hAnsi="Times New Roman" w:cs="Times New Roman"/>
          <w:sz w:val="24"/>
        </w:rPr>
        <w:t>(01), 455–465. https://doi.org/10.52567/pjsr.v5i01.921</w:t>
      </w:r>
    </w:p>
    <w:p w14:paraId="61978048"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lastRenderedPageBreak/>
        <w:t xml:space="preserve">Rajput, V. B., &amp; Samdariya, P. (2024). A STUDY OF BEHAVIOURAL FINANCE AND ITS IMPACT ON INVESTMENT DECISION OF WOMEN MICRO ENTREPRENEUR- A PILOT STUDY. </w:t>
      </w:r>
      <w:r w:rsidRPr="00B436E5">
        <w:rPr>
          <w:rFonts w:ascii="Times New Roman" w:hAnsi="Times New Roman" w:cs="Times New Roman"/>
          <w:i/>
          <w:iCs/>
          <w:sz w:val="24"/>
        </w:rPr>
        <w:t>ShodhKosh: Journal of Visual and Performing Arts</w:t>
      </w:r>
      <w:r w:rsidRPr="00B436E5">
        <w:rPr>
          <w:rFonts w:ascii="Times New Roman" w:hAnsi="Times New Roman" w:cs="Times New Roman"/>
          <w:sz w:val="24"/>
        </w:rPr>
        <w:t xml:space="preserve">, </w:t>
      </w:r>
      <w:r w:rsidRPr="00B436E5">
        <w:rPr>
          <w:rFonts w:ascii="Times New Roman" w:hAnsi="Times New Roman" w:cs="Times New Roman"/>
          <w:i/>
          <w:iCs/>
          <w:sz w:val="24"/>
        </w:rPr>
        <w:t>5</w:t>
      </w:r>
      <w:r w:rsidRPr="00B436E5">
        <w:rPr>
          <w:rFonts w:ascii="Times New Roman" w:hAnsi="Times New Roman" w:cs="Times New Roman"/>
          <w:sz w:val="24"/>
        </w:rPr>
        <w:t>(6). https://doi.org/10.29121/shodhkosh.v5.i6.2024.4140</w:t>
      </w:r>
    </w:p>
    <w:p w14:paraId="0C21384E"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Rozario, S., &amp; Fernandez, G. (2025). Exploring Overconfidence Bias among Women Investors: A Behavioral Finance Perspective. </w:t>
      </w:r>
      <w:r w:rsidRPr="00B436E5">
        <w:rPr>
          <w:rFonts w:ascii="Times New Roman" w:hAnsi="Times New Roman" w:cs="Times New Roman"/>
          <w:i/>
          <w:iCs/>
          <w:sz w:val="24"/>
        </w:rPr>
        <w:t>International Journal For Multidisciplinary Research</w:t>
      </w:r>
      <w:r w:rsidRPr="00B436E5">
        <w:rPr>
          <w:rFonts w:ascii="Times New Roman" w:hAnsi="Times New Roman" w:cs="Times New Roman"/>
          <w:sz w:val="24"/>
        </w:rPr>
        <w:t xml:space="preserve">, </w:t>
      </w:r>
      <w:r w:rsidRPr="00B436E5">
        <w:rPr>
          <w:rFonts w:ascii="Times New Roman" w:hAnsi="Times New Roman" w:cs="Times New Roman"/>
          <w:i/>
          <w:iCs/>
          <w:sz w:val="24"/>
        </w:rPr>
        <w:t>7</w:t>
      </w:r>
      <w:r w:rsidRPr="00B436E5">
        <w:rPr>
          <w:rFonts w:ascii="Times New Roman" w:hAnsi="Times New Roman" w:cs="Times New Roman"/>
          <w:sz w:val="24"/>
        </w:rPr>
        <w:t>(3), 46940. https://doi.org/10.36948/ijfmr.2025.v07i03.46940</w:t>
      </w:r>
    </w:p>
    <w:p w14:paraId="7179BC42"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Seth, V., &amp; Kumar, S. (2020). </w:t>
      </w:r>
      <w:r w:rsidRPr="00B436E5">
        <w:rPr>
          <w:rFonts w:ascii="Times New Roman" w:hAnsi="Times New Roman" w:cs="Times New Roman"/>
          <w:i/>
          <w:iCs/>
          <w:sz w:val="24"/>
        </w:rPr>
        <w:t>A Study of Effect of Behavioural Biases on Investment Decisions</w:t>
      </w:r>
      <w:r w:rsidRPr="00B436E5">
        <w:rPr>
          <w:rFonts w:ascii="Times New Roman" w:hAnsi="Times New Roman" w:cs="Times New Roman"/>
          <w:sz w:val="24"/>
        </w:rPr>
        <w:t>.</w:t>
      </w:r>
    </w:p>
    <w:p w14:paraId="66382B75"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Sharma, M., &amp; Kota, H. B. (2019). </w:t>
      </w:r>
      <w:r w:rsidRPr="00B436E5">
        <w:rPr>
          <w:rFonts w:ascii="Times New Roman" w:hAnsi="Times New Roman" w:cs="Times New Roman"/>
          <w:i/>
          <w:iCs/>
          <w:sz w:val="24"/>
        </w:rPr>
        <w:t>The Role of Working Women in Investment Decision Making in the Family in India</w:t>
      </w:r>
      <w:r w:rsidRPr="00B436E5">
        <w:rPr>
          <w:rFonts w:ascii="Times New Roman" w:hAnsi="Times New Roman" w:cs="Times New Roman"/>
          <w:sz w:val="24"/>
        </w:rPr>
        <w:t xml:space="preserve">. </w:t>
      </w:r>
      <w:r w:rsidRPr="00B436E5">
        <w:rPr>
          <w:rFonts w:ascii="Times New Roman" w:hAnsi="Times New Roman" w:cs="Times New Roman"/>
          <w:i/>
          <w:iCs/>
          <w:sz w:val="24"/>
        </w:rPr>
        <w:t>13</w:t>
      </w:r>
      <w:r w:rsidRPr="00B436E5">
        <w:rPr>
          <w:rFonts w:ascii="Times New Roman" w:hAnsi="Times New Roman" w:cs="Times New Roman"/>
          <w:sz w:val="24"/>
        </w:rPr>
        <w:t>(3).</w:t>
      </w:r>
    </w:p>
    <w:p w14:paraId="13E80E89"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Sharma, Y. (2013). Women Entrepreneur In India. </w:t>
      </w:r>
      <w:r w:rsidRPr="00B436E5">
        <w:rPr>
          <w:rFonts w:ascii="Times New Roman" w:hAnsi="Times New Roman" w:cs="Times New Roman"/>
          <w:i/>
          <w:iCs/>
          <w:sz w:val="24"/>
        </w:rPr>
        <w:t>IOSR Journal of Business and Management</w:t>
      </w:r>
      <w:r w:rsidRPr="00B436E5">
        <w:rPr>
          <w:rFonts w:ascii="Times New Roman" w:hAnsi="Times New Roman" w:cs="Times New Roman"/>
          <w:sz w:val="24"/>
        </w:rPr>
        <w:t xml:space="preserve">, </w:t>
      </w:r>
      <w:r w:rsidRPr="00B436E5">
        <w:rPr>
          <w:rFonts w:ascii="Times New Roman" w:hAnsi="Times New Roman" w:cs="Times New Roman"/>
          <w:i/>
          <w:iCs/>
          <w:sz w:val="24"/>
        </w:rPr>
        <w:t>15</w:t>
      </w:r>
      <w:r w:rsidRPr="00B436E5">
        <w:rPr>
          <w:rFonts w:ascii="Times New Roman" w:hAnsi="Times New Roman" w:cs="Times New Roman"/>
          <w:sz w:val="24"/>
        </w:rPr>
        <w:t>(3), 09–14. https://doi.org/10.9790/487X-1530914</w:t>
      </w:r>
    </w:p>
    <w:p w14:paraId="488247E1"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Shrivastava, D. D., &amp; Narayan, S. (2026). </w:t>
      </w:r>
      <w:r w:rsidRPr="00B436E5">
        <w:rPr>
          <w:rFonts w:ascii="Times New Roman" w:hAnsi="Times New Roman" w:cs="Times New Roman"/>
          <w:i/>
          <w:iCs/>
          <w:sz w:val="24"/>
        </w:rPr>
        <w:t>Redefining Wealth: Women Investors and the Changing Dynamics of Financial Markets</w:t>
      </w:r>
      <w:r w:rsidRPr="00B436E5">
        <w:rPr>
          <w:rFonts w:ascii="Times New Roman" w:hAnsi="Times New Roman" w:cs="Times New Roman"/>
          <w:sz w:val="24"/>
        </w:rPr>
        <w:t>.</w:t>
      </w:r>
    </w:p>
    <w:p w14:paraId="490C5FB9"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Timilsina, B. (2026). Impact of Demographic Factors on Risk Tolerance. </w:t>
      </w:r>
      <w:r w:rsidRPr="00B436E5">
        <w:rPr>
          <w:rFonts w:ascii="Times New Roman" w:hAnsi="Times New Roman" w:cs="Times New Roman"/>
          <w:i/>
          <w:iCs/>
          <w:sz w:val="24"/>
        </w:rPr>
        <w:t>Journal of Kathmandu BernHardt College</w:t>
      </w:r>
      <w:r w:rsidRPr="00B436E5">
        <w:rPr>
          <w:rFonts w:ascii="Times New Roman" w:hAnsi="Times New Roman" w:cs="Times New Roman"/>
          <w:sz w:val="24"/>
        </w:rPr>
        <w:t xml:space="preserve">, </w:t>
      </w:r>
      <w:r w:rsidRPr="00B436E5">
        <w:rPr>
          <w:rFonts w:ascii="Times New Roman" w:hAnsi="Times New Roman" w:cs="Times New Roman"/>
          <w:i/>
          <w:iCs/>
          <w:sz w:val="24"/>
        </w:rPr>
        <w:t>7</w:t>
      </w:r>
      <w:r w:rsidRPr="00B436E5">
        <w:rPr>
          <w:rFonts w:ascii="Times New Roman" w:hAnsi="Times New Roman" w:cs="Times New Roman"/>
          <w:sz w:val="24"/>
        </w:rPr>
        <w:t>, 131–144. https://doi.org/10.3126/jkbc.v7i1.88378</w:t>
      </w:r>
    </w:p>
    <w:p w14:paraId="7AC12601"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Vinita Sharma, Manish Kumar Ravishchandra Pathak. (2025). INFLUENCE OF BEHAVIOURAL BIASES ON INVESTMENT DECISION OF INVESTORS FROM SURAT CITY. </w:t>
      </w:r>
      <w:r w:rsidRPr="00B436E5">
        <w:rPr>
          <w:rFonts w:ascii="Times New Roman" w:hAnsi="Times New Roman" w:cs="Times New Roman"/>
          <w:i/>
          <w:iCs/>
          <w:sz w:val="24"/>
        </w:rPr>
        <w:t>Journal of Informatics Education and Research</w:t>
      </w:r>
      <w:r w:rsidRPr="00B436E5">
        <w:rPr>
          <w:rFonts w:ascii="Times New Roman" w:hAnsi="Times New Roman" w:cs="Times New Roman"/>
          <w:sz w:val="24"/>
        </w:rPr>
        <w:t xml:space="preserve">, </w:t>
      </w:r>
      <w:r w:rsidRPr="00B436E5">
        <w:rPr>
          <w:rFonts w:ascii="Times New Roman" w:hAnsi="Times New Roman" w:cs="Times New Roman"/>
          <w:i/>
          <w:iCs/>
          <w:sz w:val="24"/>
        </w:rPr>
        <w:t>5</w:t>
      </w:r>
      <w:r w:rsidRPr="00B436E5">
        <w:rPr>
          <w:rFonts w:ascii="Times New Roman" w:hAnsi="Times New Roman" w:cs="Times New Roman"/>
          <w:sz w:val="24"/>
        </w:rPr>
        <w:t>(1). https://doi.org/10.52783/jier.v5i1.2173</w:t>
      </w:r>
    </w:p>
    <w:p w14:paraId="5EDBE07C" w14:textId="77777777" w:rsidR="00B436E5" w:rsidRPr="00B436E5" w:rsidRDefault="00B436E5" w:rsidP="00B436E5">
      <w:pPr>
        <w:pStyle w:val="Bibliography"/>
        <w:rPr>
          <w:rFonts w:ascii="Times New Roman" w:hAnsi="Times New Roman" w:cs="Times New Roman"/>
          <w:sz w:val="24"/>
        </w:rPr>
      </w:pPr>
      <w:r w:rsidRPr="00B436E5">
        <w:rPr>
          <w:rFonts w:ascii="Times New Roman" w:hAnsi="Times New Roman" w:cs="Times New Roman"/>
          <w:sz w:val="24"/>
        </w:rPr>
        <w:t xml:space="preserve">Wijayanti, R., Hatta, M., &amp; Bhayangkari, A. D. (2024). </w:t>
      </w:r>
      <w:r w:rsidRPr="00B436E5">
        <w:rPr>
          <w:rFonts w:ascii="Times New Roman" w:hAnsi="Times New Roman" w:cs="Times New Roman"/>
          <w:i/>
          <w:iCs/>
          <w:sz w:val="24"/>
        </w:rPr>
        <w:t>Financial literacy on behavioral biases and risk avoidance towards investment decisions</w:t>
      </w:r>
      <w:r w:rsidRPr="00B436E5">
        <w:rPr>
          <w:rFonts w:ascii="Times New Roman" w:hAnsi="Times New Roman" w:cs="Times New Roman"/>
          <w:sz w:val="24"/>
        </w:rPr>
        <w:t>.</w:t>
      </w:r>
    </w:p>
    <w:p w14:paraId="28592737" w14:textId="616FBDFB" w:rsidR="005673EA" w:rsidRPr="00B51D16" w:rsidRDefault="000307CF" w:rsidP="00A31691">
      <w:pPr>
        <w:jc w:val="both"/>
        <w:rPr>
          <w:rFonts w:ascii="Times New Roman" w:hAnsi="Times New Roman" w:cs="Times New Roman"/>
          <w:sz w:val="24"/>
          <w:szCs w:val="24"/>
        </w:rPr>
      </w:pPr>
      <w:r w:rsidRPr="00B51D16">
        <w:rPr>
          <w:rFonts w:ascii="Times New Roman" w:hAnsi="Times New Roman" w:cs="Times New Roman"/>
          <w:b/>
          <w:bCs/>
          <w:sz w:val="24"/>
          <w:szCs w:val="24"/>
        </w:rPr>
        <w:fldChar w:fldCharType="end"/>
      </w:r>
    </w:p>
    <w:p w14:paraId="2858A584" w14:textId="77777777" w:rsidR="005673EA" w:rsidRPr="00B51D16" w:rsidRDefault="005673EA" w:rsidP="00A31691">
      <w:pPr>
        <w:jc w:val="both"/>
        <w:rPr>
          <w:rFonts w:ascii="Times New Roman" w:hAnsi="Times New Roman" w:cs="Times New Roman"/>
          <w:sz w:val="24"/>
          <w:szCs w:val="24"/>
        </w:rPr>
      </w:pPr>
    </w:p>
    <w:p w14:paraId="05608478" w14:textId="77777777" w:rsidR="008A6573" w:rsidRPr="00B51D16" w:rsidRDefault="008A6573" w:rsidP="00A31691">
      <w:pPr>
        <w:jc w:val="both"/>
        <w:rPr>
          <w:rFonts w:ascii="Times New Roman" w:hAnsi="Times New Roman" w:cs="Times New Roman"/>
          <w:sz w:val="24"/>
          <w:szCs w:val="24"/>
        </w:rPr>
      </w:pPr>
    </w:p>
    <w:p w14:paraId="53BE5339" w14:textId="77777777" w:rsidR="00672B4A" w:rsidRPr="00B51D16" w:rsidRDefault="00672B4A" w:rsidP="00A31691">
      <w:pPr>
        <w:jc w:val="both"/>
        <w:rPr>
          <w:rFonts w:ascii="Times New Roman" w:hAnsi="Times New Roman" w:cs="Times New Roman"/>
          <w:sz w:val="24"/>
          <w:szCs w:val="24"/>
        </w:rPr>
      </w:pPr>
    </w:p>
    <w:p w14:paraId="2779BD06" w14:textId="77777777" w:rsidR="00C44743" w:rsidRDefault="00C44743" w:rsidP="00A31691">
      <w:pPr>
        <w:jc w:val="both"/>
        <w:rPr>
          <w:rFonts w:ascii="Times New Roman" w:hAnsi="Times New Roman" w:cs="Times New Roman"/>
          <w:sz w:val="24"/>
          <w:szCs w:val="24"/>
        </w:rPr>
      </w:pPr>
    </w:p>
    <w:p w14:paraId="250DB296" w14:textId="77777777" w:rsidR="00B51D16" w:rsidRPr="00B51D16" w:rsidRDefault="00B51D16" w:rsidP="00A31691">
      <w:pPr>
        <w:jc w:val="both"/>
        <w:rPr>
          <w:rFonts w:ascii="Times New Roman" w:hAnsi="Times New Roman" w:cs="Times New Roman"/>
          <w:sz w:val="24"/>
          <w:szCs w:val="24"/>
        </w:rPr>
      </w:pPr>
    </w:p>
    <w:sectPr w:rsidR="00B51D16" w:rsidRPr="00B51D16" w:rsidSect="00815543">
      <w:headerReference w:type="even" r:id="rId9"/>
      <w:headerReference w:type="default" r:id="rId10"/>
      <w:footerReference w:type="default" r:id="rId11"/>
      <w:head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A338D9" w14:textId="77777777" w:rsidR="0017142E" w:rsidRDefault="0017142E" w:rsidP="005E2D9A">
      <w:pPr>
        <w:spacing w:after="0" w:line="240" w:lineRule="auto"/>
      </w:pPr>
      <w:r>
        <w:separator/>
      </w:r>
    </w:p>
  </w:endnote>
  <w:endnote w:type="continuationSeparator" w:id="0">
    <w:p w14:paraId="70CC56EE" w14:textId="77777777" w:rsidR="0017142E" w:rsidRDefault="0017142E" w:rsidP="005E2D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4449351"/>
      <w:docPartObj>
        <w:docPartGallery w:val="Page Numbers (Bottom of Page)"/>
        <w:docPartUnique/>
      </w:docPartObj>
    </w:sdtPr>
    <w:sdtEndPr>
      <w:rPr>
        <w:noProof/>
      </w:rPr>
    </w:sdtEndPr>
    <w:sdtContent>
      <w:p w14:paraId="4304B65D" w14:textId="165A5E6F" w:rsidR="005E2D9A" w:rsidRDefault="005E2D9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95676D9" w14:textId="77777777" w:rsidR="005E2D9A" w:rsidRDefault="005E2D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FB8F2E" w14:textId="77777777" w:rsidR="0017142E" w:rsidRDefault="0017142E" w:rsidP="005E2D9A">
      <w:pPr>
        <w:spacing w:after="0" w:line="240" w:lineRule="auto"/>
      </w:pPr>
      <w:r>
        <w:separator/>
      </w:r>
    </w:p>
  </w:footnote>
  <w:footnote w:type="continuationSeparator" w:id="0">
    <w:p w14:paraId="021F02CD" w14:textId="77777777" w:rsidR="0017142E" w:rsidRDefault="0017142E" w:rsidP="005E2D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9DB7B6" w14:textId="16883344" w:rsidR="004B1317" w:rsidRDefault="0017142E">
    <w:pPr>
      <w:pStyle w:val="Header"/>
    </w:pPr>
    <w:r>
      <w:rPr>
        <w:noProof/>
      </w:rPr>
      <w:pict w14:anchorId="775518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5395986" o:spid="_x0000_s1026"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036718" w14:textId="17175079" w:rsidR="004B1317" w:rsidRDefault="0017142E">
    <w:pPr>
      <w:pStyle w:val="Header"/>
    </w:pPr>
    <w:r>
      <w:rPr>
        <w:noProof/>
      </w:rPr>
      <w:pict w14:anchorId="754946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5395987" o:spid="_x0000_s1027"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3B372C" w14:textId="28FA93E4" w:rsidR="004B1317" w:rsidRDefault="0017142E">
    <w:pPr>
      <w:pStyle w:val="Header"/>
    </w:pPr>
    <w:r>
      <w:rPr>
        <w:noProof/>
      </w:rPr>
      <w:pict w14:anchorId="4EE457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5395985" o:spid="_x0000_s1025" type="#_x0000_t136" style="position:absolute;margin-left:0;margin-top:0;width:571.65pt;height:64.5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6434E7"/>
    <w:multiLevelType w:val="hybridMultilevel"/>
    <w:tmpl w:val="CCD49BD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2295893"/>
    <w:multiLevelType w:val="hybridMultilevel"/>
    <w:tmpl w:val="3FB09882"/>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 w15:restartNumberingAfterBreak="0">
    <w:nsid w:val="1DD64EC1"/>
    <w:multiLevelType w:val="hybridMultilevel"/>
    <w:tmpl w:val="301E7006"/>
    <w:lvl w:ilvl="0" w:tplc="40090001">
      <w:start w:val="1"/>
      <w:numFmt w:val="bullet"/>
      <w:lvlText w:val=""/>
      <w:lvlJc w:val="left"/>
      <w:pPr>
        <w:ind w:left="1353" w:hanging="360"/>
      </w:pPr>
      <w:rPr>
        <w:rFonts w:ascii="Symbol" w:hAnsi="Symbol" w:hint="default"/>
      </w:rPr>
    </w:lvl>
    <w:lvl w:ilvl="1" w:tplc="40090003" w:tentative="1">
      <w:start w:val="1"/>
      <w:numFmt w:val="bullet"/>
      <w:lvlText w:val="o"/>
      <w:lvlJc w:val="left"/>
      <w:pPr>
        <w:ind w:left="2073" w:hanging="360"/>
      </w:pPr>
      <w:rPr>
        <w:rFonts w:ascii="Courier New" w:hAnsi="Courier New" w:cs="Courier New" w:hint="default"/>
      </w:rPr>
    </w:lvl>
    <w:lvl w:ilvl="2" w:tplc="40090005" w:tentative="1">
      <w:start w:val="1"/>
      <w:numFmt w:val="bullet"/>
      <w:lvlText w:val=""/>
      <w:lvlJc w:val="left"/>
      <w:pPr>
        <w:ind w:left="2793" w:hanging="360"/>
      </w:pPr>
      <w:rPr>
        <w:rFonts w:ascii="Wingdings" w:hAnsi="Wingdings" w:hint="default"/>
      </w:rPr>
    </w:lvl>
    <w:lvl w:ilvl="3" w:tplc="40090001" w:tentative="1">
      <w:start w:val="1"/>
      <w:numFmt w:val="bullet"/>
      <w:lvlText w:val=""/>
      <w:lvlJc w:val="left"/>
      <w:pPr>
        <w:ind w:left="3513" w:hanging="360"/>
      </w:pPr>
      <w:rPr>
        <w:rFonts w:ascii="Symbol" w:hAnsi="Symbol" w:hint="default"/>
      </w:rPr>
    </w:lvl>
    <w:lvl w:ilvl="4" w:tplc="40090003" w:tentative="1">
      <w:start w:val="1"/>
      <w:numFmt w:val="bullet"/>
      <w:lvlText w:val="o"/>
      <w:lvlJc w:val="left"/>
      <w:pPr>
        <w:ind w:left="4233" w:hanging="360"/>
      </w:pPr>
      <w:rPr>
        <w:rFonts w:ascii="Courier New" w:hAnsi="Courier New" w:cs="Courier New" w:hint="default"/>
      </w:rPr>
    </w:lvl>
    <w:lvl w:ilvl="5" w:tplc="40090005" w:tentative="1">
      <w:start w:val="1"/>
      <w:numFmt w:val="bullet"/>
      <w:lvlText w:val=""/>
      <w:lvlJc w:val="left"/>
      <w:pPr>
        <w:ind w:left="4953" w:hanging="360"/>
      </w:pPr>
      <w:rPr>
        <w:rFonts w:ascii="Wingdings" w:hAnsi="Wingdings" w:hint="default"/>
      </w:rPr>
    </w:lvl>
    <w:lvl w:ilvl="6" w:tplc="40090001" w:tentative="1">
      <w:start w:val="1"/>
      <w:numFmt w:val="bullet"/>
      <w:lvlText w:val=""/>
      <w:lvlJc w:val="left"/>
      <w:pPr>
        <w:ind w:left="5673" w:hanging="360"/>
      </w:pPr>
      <w:rPr>
        <w:rFonts w:ascii="Symbol" w:hAnsi="Symbol" w:hint="default"/>
      </w:rPr>
    </w:lvl>
    <w:lvl w:ilvl="7" w:tplc="40090003" w:tentative="1">
      <w:start w:val="1"/>
      <w:numFmt w:val="bullet"/>
      <w:lvlText w:val="o"/>
      <w:lvlJc w:val="left"/>
      <w:pPr>
        <w:ind w:left="6393" w:hanging="360"/>
      </w:pPr>
      <w:rPr>
        <w:rFonts w:ascii="Courier New" w:hAnsi="Courier New" w:cs="Courier New" w:hint="default"/>
      </w:rPr>
    </w:lvl>
    <w:lvl w:ilvl="8" w:tplc="40090005" w:tentative="1">
      <w:start w:val="1"/>
      <w:numFmt w:val="bullet"/>
      <w:lvlText w:val=""/>
      <w:lvlJc w:val="left"/>
      <w:pPr>
        <w:ind w:left="7113" w:hanging="360"/>
      </w:pPr>
      <w:rPr>
        <w:rFonts w:ascii="Wingdings" w:hAnsi="Wingdings" w:hint="default"/>
      </w:rPr>
    </w:lvl>
  </w:abstractNum>
  <w:abstractNum w:abstractNumId="3" w15:restartNumberingAfterBreak="0">
    <w:nsid w:val="257A757E"/>
    <w:multiLevelType w:val="hybridMultilevel"/>
    <w:tmpl w:val="50AC450A"/>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4" w15:restartNumberingAfterBreak="0">
    <w:nsid w:val="32617DF3"/>
    <w:multiLevelType w:val="hybridMultilevel"/>
    <w:tmpl w:val="7958C0F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3476239"/>
    <w:multiLevelType w:val="hybridMultilevel"/>
    <w:tmpl w:val="BEAEB93E"/>
    <w:lvl w:ilvl="0" w:tplc="40090001">
      <w:start w:val="1"/>
      <w:numFmt w:val="bullet"/>
      <w:lvlText w:val=""/>
      <w:lvlJc w:val="left"/>
      <w:pPr>
        <w:ind w:left="1494" w:hanging="360"/>
      </w:pPr>
      <w:rPr>
        <w:rFonts w:ascii="Symbol" w:hAnsi="Symbol" w:hint="default"/>
      </w:rPr>
    </w:lvl>
    <w:lvl w:ilvl="1" w:tplc="40090003" w:tentative="1">
      <w:start w:val="1"/>
      <w:numFmt w:val="bullet"/>
      <w:lvlText w:val="o"/>
      <w:lvlJc w:val="left"/>
      <w:pPr>
        <w:ind w:left="2214" w:hanging="360"/>
      </w:pPr>
      <w:rPr>
        <w:rFonts w:ascii="Courier New" w:hAnsi="Courier New" w:cs="Courier New" w:hint="default"/>
      </w:rPr>
    </w:lvl>
    <w:lvl w:ilvl="2" w:tplc="40090005" w:tentative="1">
      <w:start w:val="1"/>
      <w:numFmt w:val="bullet"/>
      <w:lvlText w:val=""/>
      <w:lvlJc w:val="left"/>
      <w:pPr>
        <w:ind w:left="2934" w:hanging="360"/>
      </w:pPr>
      <w:rPr>
        <w:rFonts w:ascii="Wingdings" w:hAnsi="Wingdings" w:hint="default"/>
      </w:rPr>
    </w:lvl>
    <w:lvl w:ilvl="3" w:tplc="40090001" w:tentative="1">
      <w:start w:val="1"/>
      <w:numFmt w:val="bullet"/>
      <w:lvlText w:val=""/>
      <w:lvlJc w:val="left"/>
      <w:pPr>
        <w:ind w:left="3654" w:hanging="360"/>
      </w:pPr>
      <w:rPr>
        <w:rFonts w:ascii="Symbol" w:hAnsi="Symbol" w:hint="default"/>
      </w:rPr>
    </w:lvl>
    <w:lvl w:ilvl="4" w:tplc="40090003" w:tentative="1">
      <w:start w:val="1"/>
      <w:numFmt w:val="bullet"/>
      <w:lvlText w:val="o"/>
      <w:lvlJc w:val="left"/>
      <w:pPr>
        <w:ind w:left="4374" w:hanging="360"/>
      </w:pPr>
      <w:rPr>
        <w:rFonts w:ascii="Courier New" w:hAnsi="Courier New" w:cs="Courier New" w:hint="default"/>
      </w:rPr>
    </w:lvl>
    <w:lvl w:ilvl="5" w:tplc="40090005" w:tentative="1">
      <w:start w:val="1"/>
      <w:numFmt w:val="bullet"/>
      <w:lvlText w:val=""/>
      <w:lvlJc w:val="left"/>
      <w:pPr>
        <w:ind w:left="5094" w:hanging="360"/>
      </w:pPr>
      <w:rPr>
        <w:rFonts w:ascii="Wingdings" w:hAnsi="Wingdings" w:hint="default"/>
      </w:rPr>
    </w:lvl>
    <w:lvl w:ilvl="6" w:tplc="40090001" w:tentative="1">
      <w:start w:val="1"/>
      <w:numFmt w:val="bullet"/>
      <w:lvlText w:val=""/>
      <w:lvlJc w:val="left"/>
      <w:pPr>
        <w:ind w:left="5814" w:hanging="360"/>
      </w:pPr>
      <w:rPr>
        <w:rFonts w:ascii="Symbol" w:hAnsi="Symbol" w:hint="default"/>
      </w:rPr>
    </w:lvl>
    <w:lvl w:ilvl="7" w:tplc="40090003" w:tentative="1">
      <w:start w:val="1"/>
      <w:numFmt w:val="bullet"/>
      <w:lvlText w:val="o"/>
      <w:lvlJc w:val="left"/>
      <w:pPr>
        <w:ind w:left="6534" w:hanging="360"/>
      </w:pPr>
      <w:rPr>
        <w:rFonts w:ascii="Courier New" w:hAnsi="Courier New" w:cs="Courier New" w:hint="default"/>
      </w:rPr>
    </w:lvl>
    <w:lvl w:ilvl="8" w:tplc="40090005" w:tentative="1">
      <w:start w:val="1"/>
      <w:numFmt w:val="bullet"/>
      <w:lvlText w:val=""/>
      <w:lvlJc w:val="left"/>
      <w:pPr>
        <w:ind w:left="7254" w:hanging="360"/>
      </w:pPr>
      <w:rPr>
        <w:rFonts w:ascii="Wingdings" w:hAnsi="Wingdings" w:hint="default"/>
      </w:rPr>
    </w:lvl>
  </w:abstractNum>
  <w:abstractNum w:abstractNumId="6" w15:restartNumberingAfterBreak="0">
    <w:nsid w:val="34F67177"/>
    <w:multiLevelType w:val="hybridMultilevel"/>
    <w:tmpl w:val="B6CEA1F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37F20534"/>
    <w:multiLevelType w:val="hybridMultilevel"/>
    <w:tmpl w:val="BA7CB156"/>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8" w15:restartNumberingAfterBreak="0">
    <w:nsid w:val="4D7C4B12"/>
    <w:multiLevelType w:val="hybridMultilevel"/>
    <w:tmpl w:val="7A1CE676"/>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9" w15:restartNumberingAfterBreak="0">
    <w:nsid w:val="68A72A7C"/>
    <w:multiLevelType w:val="hybridMultilevel"/>
    <w:tmpl w:val="48241880"/>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0" w15:restartNumberingAfterBreak="0">
    <w:nsid w:val="6D2E535E"/>
    <w:multiLevelType w:val="hybridMultilevel"/>
    <w:tmpl w:val="DFCE634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6D3721FE"/>
    <w:multiLevelType w:val="hybridMultilevel"/>
    <w:tmpl w:val="9FE21EE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7CE41B3A"/>
    <w:multiLevelType w:val="hybridMultilevel"/>
    <w:tmpl w:val="B90EC3C4"/>
    <w:lvl w:ilvl="0" w:tplc="DB140A2C">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932208755">
    <w:abstractNumId w:val="4"/>
  </w:num>
  <w:num w:numId="2" w16cid:durableId="1718509107">
    <w:abstractNumId w:val="0"/>
  </w:num>
  <w:num w:numId="3" w16cid:durableId="311906943">
    <w:abstractNumId w:val="9"/>
  </w:num>
  <w:num w:numId="4" w16cid:durableId="94250869">
    <w:abstractNumId w:val="12"/>
  </w:num>
  <w:num w:numId="5" w16cid:durableId="336230820">
    <w:abstractNumId w:val="11"/>
  </w:num>
  <w:num w:numId="6" w16cid:durableId="104154980">
    <w:abstractNumId w:val="10"/>
  </w:num>
  <w:num w:numId="7" w16cid:durableId="1115952782">
    <w:abstractNumId w:val="6"/>
  </w:num>
  <w:num w:numId="8" w16cid:durableId="1386642358">
    <w:abstractNumId w:val="8"/>
  </w:num>
  <w:num w:numId="9" w16cid:durableId="1338114285">
    <w:abstractNumId w:val="5"/>
  </w:num>
  <w:num w:numId="10" w16cid:durableId="1351492933">
    <w:abstractNumId w:val="2"/>
  </w:num>
  <w:num w:numId="11" w16cid:durableId="666829120">
    <w:abstractNumId w:val="3"/>
  </w:num>
  <w:num w:numId="12" w16cid:durableId="2121678320">
    <w:abstractNumId w:val="1"/>
  </w:num>
  <w:num w:numId="13" w16cid:durableId="11168721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81"/>
  <w:drawingGridVerticalSpacing w:val="181"/>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071D"/>
    <w:rsid w:val="00002036"/>
    <w:rsid w:val="000032CA"/>
    <w:rsid w:val="00005337"/>
    <w:rsid w:val="00007B97"/>
    <w:rsid w:val="00010D8A"/>
    <w:rsid w:val="00011370"/>
    <w:rsid w:val="0001246A"/>
    <w:rsid w:val="00012476"/>
    <w:rsid w:val="0001499D"/>
    <w:rsid w:val="00015024"/>
    <w:rsid w:val="00022499"/>
    <w:rsid w:val="000261D6"/>
    <w:rsid w:val="00027281"/>
    <w:rsid w:val="000307CF"/>
    <w:rsid w:val="000321AF"/>
    <w:rsid w:val="00034F31"/>
    <w:rsid w:val="00034FC7"/>
    <w:rsid w:val="000417DA"/>
    <w:rsid w:val="0004280F"/>
    <w:rsid w:val="00051ABD"/>
    <w:rsid w:val="000521C9"/>
    <w:rsid w:val="000528C9"/>
    <w:rsid w:val="00065DDB"/>
    <w:rsid w:val="000665C1"/>
    <w:rsid w:val="0007048A"/>
    <w:rsid w:val="000808F9"/>
    <w:rsid w:val="000813BA"/>
    <w:rsid w:val="000849AE"/>
    <w:rsid w:val="00084B3C"/>
    <w:rsid w:val="000858BB"/>
    <w:rsid w:val="00085AA2"/>
    <w:rsid w:val="000861E7"/>
    <w:rsid w:val="000935F8"/>
    <w:rsid w:val="000936DC"/>
    <w:rsid w:val="00094671"/>
    <w:rsid w:val="000950E5"/>
    <w:rsid w:val="00095BD1"/>
    <w:rsid w:val="000A01DE"/>
    <w:rsid w:val="000A08A6"/>
    <w:rsid w:val="000A5888"/>
    <w:rsid w:val="000B78C5"/>
    <w:rsid w:val="000C0A3E"/>
    <w:rsid w:val="000C5350"/>
    <w:rsid w:val="000C53FA"/>
    <w:rsid w:val="000C5C6C"/>
    <w:rsid w:val="000C65DD"/>
    <w:rsid w:val="000C6DFC"/>
    <w:rsid w:val="000D3DBD"/>
    <w:rsid w:val="000D5300"/>
    <w:rsid w:val="000D773B"/>
    <w:rsid w:val="000D7D67"/>
    <w:rsid w:val="000E080B"/>
    <w:rsid w:val="000E4FD8"/>
    <w:rsid w:val="000E5117"/>
    <w:rsid w:val="000F01D6"/>
    <w:rsid w:val="000F03DA"/>
    <w:rsid w:val="000F05C0"/>
    <w:rsid w:val="000F146F"/>
    <w:rsid w:val="000F454E"/>
    <w:rsid w:val="000F62A4"/>
    <w:rsid w:val="00101E2D"/>
    <w:rsid w:val="00102727"/>
    <w:rsid w:val="001040F7"/>
    <w:rsid w:val="001119DB"/>
    <w:rsid w:val="00121112"/>
    <w:rsid w:val="0012545D"/>
    <w:rsid w:val="00131D17"/>
    <w:rsid w:val="00132622"/>
    <w:rsid w:val="00132AB8"/>
    <w:rsid w:val="00132BDC"/>
    <w:rsid w:val="00133243"/>
    <w:rsid w:val="0013601D"/>
    <w:rsid w:val="001401C4"/>
    <w:rsid w:val="00142725"/>
    <w:rsid w:val="001444B0"/>
    <w:rsid w:val="00146279"/>
    <w:rsid w:val="00146FE2"/>
    <w:rsid w:val="001542C1"/>
    <w:rsid w:val="00164554"/>
    <w:rsid w:val="001652F7"/>
    <w:rsid w:val="00165C75"/>
    <w:rsid w:val="001666BD"/>
    <w:rsid w:val="0017142E"/>
    <w:rsid w:val="0017563F"/>
    <w:rsid w:val="00181D16"/>
    <w:rsid w:val="0018372E"/>
    <w:rsid w:val="00187FF6"/>
    <w:rsid w:val="00195C92"/>
    <w:rsid w:val="00196367"/>
    <w:rsid w:val="001A3BC0"/>
    <w:rsid w:val="001A50F9"/>
    <w:rsid w:val="001B03FC"/>
    <w:rsid w:val="001B3AAA"/>
    <w:rsid w:val="001B3C73"/>
    <w:rsid w:val="001B3D45"/>
    <w:rsid w:val="001B4B77"/>
    <w:rsid w:val="001B5016"/>
    <w:rsid w:val="001C4CE5"/>
    <w:rsid w:val="001D000B"/>
    <w:rsid w:val="001D4A46"/>
    <w:rsid w:val="001D6835"/>
    <w:rsid w:val="001E1277"/>
    <w:rsid w:val="001E5527"/>
    <w:rsid w:val="001E6A29"/>
    <w:rsid w:val="001F6778"/>
    <w:rsid w:val="001F75DD"/>
    <w:rsid w:val="001F7DCD"/>
    <w:rsid w:val="00201412"/>
    <w:rsid w:val="00203EF3"/>
    <w:rsid w:val="002113BD"/>
    <w:rsid w:val="00211E77"/>
    <w:rsid w:val="002164B4"/>
    <w:rsid w:val="0023114B"/>
    <w:rsid w:val="00231168"/>
    <w:rsid w:val="00233C56"/>
    <w:rsid w:val="00237E59"/>
    <w:rsid w:val="002405D8"/>
    <w:rsid w:val="00241519"/>
    <w:rsid w:val="002446EA"/>
    <w:rsid w:val="00245926"/>
    <w:rsid w:val="00251121"/>
    <w:rsid w:val="002606F2"/>
    <w:rsid w:val="002626CB"/>
    <w:rsid w:val="0026386E"/>
    <w:rsid w:val="00265A0B"/>
    <w:rsid w:val="00266B65"/>
    <w:rsid w:val="00267DE1"/>
    <w:rsid w:val="002703E8"/>
    <w:rsid w:val="00271A4F"/>
    <w:rsid w:val="002765B3"/>
    <w:rsid w:val="00277272"/>
    <w:rsid w:val="00280BB7"/>
    <w:rsid w:val="00282059"/>
    <w:rsid w:val="00282640"/>
    <w:rsid w:val="00283FEA"/>
    <w:rsid w:val="00284AAE"/>
    <w:rsid w:val="0028516E"/>
    <w:rsid w:val="002860EA"/>
    <w:rsid w:val="00287830"/>
    <w:rsid w:val="00290036"/>
    <w:rsid w:val="0029099C"/>
    <w:rsid w:val="00295235"/>
    <w:rsid w:val="002971AC"/>
    <w:rsid w:val="00297958"/>
    <w:rsid w:val="002B2899"/>
    <w:rsid w:val="002B4D9A"/>
    <w:rsid w:val="002B5C3B"/>
    <w:rsid w:val="002B7C49"/>
    <w:rsid w:val="002C0C45"/>
    <w:rsid w:val="002C3521"/>
    <w:rsid w:val="002C6D8A"/>
    <w:rsid w:val="002C70D0"/>
    <w:rsid w:val="002D02AC"/>
    <w:rsid w:val="002D1E29"/>
    <w:rsid w:val="002D23C7"/>
    <w:rsid w:val="002D23D2"/>
    <w:rsid w:val="002D7EED"/>
    <w:rsid w:val="002E2487"/>
    <w:rsid w:val="002E24D8"/>
    <w:rsid w:val="002E2B8F"/>
    <w:rsid w:val="002E65B9"/>
    <w:rsid w:val="002F02F7"/>
    <w:rsid w:val="002F19B1"/>
    <w:rsid w:val="002F3D9B"/>
    <w:rsid w:val="002F579E"/>
    <w:rsid w:val="00300B5D"/>
    <w:rsid w:val="00304A59"/>
    <w:rsid w:val="00305F9E"/>
    <w:rsid w:val="003106E4"/>
    <w:rsid w:val="00312EF1"/>
    <w:rsid w:val="00321783"/>
    <w:rsid w:val="00322F17"/>
    <w:rsid w:val="00325463"/>
    <w:rsid w:val="003305F7"/>
    <w:rsid w:val="003310A9"/>
    <w:rsid w:val="0033720E"/>
    <w:rsid w:val="003422C6"/>
    <w:rsid w:val="00347DB8"/>
    <w:rsid w:val="00350EC2"/>
    <w:rsid w:val="00351D52"/>
    <w:rsid w:val="003573A3"/>
    <w:rsid w:val="003625D9"/>
    <w:rsid w:val="00362609"/>
    <w:rsid w:val="00366D19"/>
    <w:rsid w:val="00367E66"/>
    <w:rsid w:val="003704D0"/>
    <w:rsid w:val="00370757"/>
    <w:rsid w:val="003723E1"/>
    <w:rsid w:val="003732C7"/>
    <w:rsid w:val="003777A4"/>
    <w:rsid w:val="00377D3B"/>
    <w:rsid w:val="00381837"/>
    <w:rsid w:val="00382E71"/>
    <w:rsid w:val="00382FB0"/>
    <w:rsid w:val="00387125"/>
    <w:rsid w:val="003945FA"/>
    <w:rsid w:val="00397128"/>
    <w:rsid w:val="00397AD6"/>
    <w:rsid w:val="003A14E6"/>
    <w:rsid w:val="003A1E78"/>
    <w:rsid w:val="003A2316"/>
    <w:rsid w:val="003A34D0"/>
    <w:rsid w:val="003A6BD1"/>
    <w:rsid w:val="003A74BE"/>
    <w:rsid w:val="003B3B8A"/>
    <w:rsid w:val="003B4FF5"/>
    <w:rsid w:val="003B7480"/>
    <w:rsid w:val="003C228F"/>
    <w:rsid w:val="003C5537"/>
    <w:rsid w:val="003C5940"/>
    <w:rsid w:val="003C5A8C"/>
    <w:rsid w:val="003C63B1"/>
    <w:rsid w:val="003C724C"/>
    <w:rsid w:val="003D652A"/>
    <w:rsid w:val="003D6A75"/>
    <w:rsid w:val="003D6B52"/>
    <w:rsid w:val="003E5ABE"/>
    <w:rsid w:val="003F382A"/>
    <w:rsid w:val="003F5B0A"/>
    <w:rsid w:val="003F6F20"/>
    <w:rsid w:val="004026C6"/>
    <w:rsid w:val="00405095"/>
    <w:rsid w:val="00413374"/>
    <w:rsid w:val="004169D3"/>
    <w:rsid w:val="00416C5A"/>
    <w:rsid w:val="00421446"/>
    <w:rsid w:val="00424014"/>
    <w:rsid w:val="0042633D"/>
    <w:rsid w:val="0043020E"/>
    <w:rsid w:val="00432D85"/>
    <w:rsid w:val="00435488"/>
    <w:rsid w:val="00443486"/>
    <w:rsid w:val="004446E3"/>
    <w:rsid w:val="00445A09"/>
    <w:rsid w:val="00446CAF"/>
    <w:rsid w:val="004546F0"/>
    <w:rsid w:val="00455AAF"/>
    <w:rsid w:val="004565A2"/>
    <w:rsid w:val="00460CC0"/>
    <w:rsid w:val="00460D15"/>
    <w:rsid w:val="00461A3C"/>
    <w:rsid w:val="0046450B"/>
    <w:rsid w:val="0047759B"/>
    <w:rsid w:val="00481016"/>
    <w:rsid w:val="00482C9F"/>
    <w:rsid w:val="00482F22"/>
    <w:rsid w:val="00485CC4"/>
    <w:rsid w:val="00487190"/>
    <w:rsid w:val="0048764A"/>
    <w:rsid w:val="00487BBA"/>
    <w:rsid w:val="00490F61"/>
    <w:rsid w:val="00494F1A"/>
    <w:rsid w:val="00495A74"/>
    <w:rsid w:val="00497263"/>
    <w:rsid w:val="00497F5E"/>
    <w:rsid w:val="004A0095"/>
    <w:rsid w:val="004A4E2E"/>
    <w:rsid w:val="004B071D"/>
    <w:rsid w:val="004B1317"/>
    <w:rsid w:val="004B21D1"/>
    <w:rsid w:val="004B2935"/>
    <w:rsid w:val="004B3686"/>
    <w:rsid w:val="004D158E"/>
    <w:rsid w:val="004E2F84"/>
    <w:rsid w:val="004E35AA"/>
    <w:rsid w:val="004F029D"/>
    <w:rsid w:val="004F0687"/>
    <w:rsid w:val="004F19AE"/>
    <w:rsid w:val="004F1D9C"/>
    <w:rsid w:val="004F7291"/>
    <w:rsid w:val="004F7D32"/>
    <w:rsid w:val="005014B9"/>
    <w:rsid w:val="005032FB"/>
    <w:rsid w:val="00505A8E"/>
    <w:rsid w:val="00506377"/>
    <w:rsid w:val="0050675F"/>
    <w:rsid w:val="0050702E"/>
    <w:rsid w:val="00507516"/>
    <w:rsid w:val="005107CB"/>
    <w:rsid w:val="00512549"/>
    <w:rsid w:val="00513E17"/>
    <w:rsid w:val="005154E8"/>
    <w:rsid w:val="00515F89"/>
    <w:rsid w:val="00524307"/>
    <w:rsid w:val="005307F2"/>
    <w:rsid w:val="00534577"/>
    <w:rsid w:val="00535C3F"/>
    <w:rsid w:val="0054567F"/>
    <w:rsid w:val="005459AD"/>
    <w:rsid w:val="00546902"/>
    <w:rsid w:val="00551102"/>
    <w:rsid w:val="005519BD"/>
    <w:rsid w:val="00552385"/>
    <w:rsid w:val="005523E4"/>
    <w:rsid w:val="005530A1"/>
    <w:rsid w:val="00555D6A"/>
    <w:rsid w:val="0055703C"/>
    <w:rsid w:val="00563482"/>
    <w:rsid w:val="00565246"/>
    <w:rsid w:val="00565307"/>
    <w:rsid w:val="00565EE8"/>
    <w:rsid w:val="005673EA"/>
    <w:rsid w:val="00577065"/>
    <w:rsid w:val="0058113A"/>
    <w:rsid w:val="005920C6"/>
    <w:rsid w:val="00592F17"/>
    <w:rsid w:val="00592FD1"/>
    <w:rsid w:val="005939BE"/>
    <w:rsid w:val="00594EF3"/>
    <w:rsid w:val="00597378"/>
    <w:rsid w:val="005A3D38"/>
    <w:rsid w:val="005A58B2"/>
    <w:rsid w:val="005A6D0B"/>
    <w:rsid w:val="005B107E"/>
    <w:rsid w:val="005B20D7"/>
    <w:rsid w:val="005B2ED8"/>
    <w:rsid w:val="005B30BF"/>
    <w:rsid w:val="005B3A19"/>
    <w:rsid w:val="005B5E7A"/>
    <w:rsid w:val="005C1BB5"/>
    <w:rsid w:val="005C4B3B"/>
    <w:rsid w:val="005C52D5"/>
    <w:rsid w:val="005C69B6"/>
    <w:rsid w:val="005C7AAA"/>
    <w:rsid w:val="005D01A9"/>
    <w:rsid w:val="005D22C3"/>
    <w:rsid w:val="005D22E2"/>
    <w:rsid w:val="005D69B5"/>
    <w:rsid w:val="005D738C"/>
    <w:rsid w:val="005D73DE"/>
    <w:rsid w:val="005D7C94"/>
    <w:rsid w:val="005E1BE5"/>
    <w:rsid w:val="005E1C14"/>
    <w:rsid w:val="005E2296"/>
    <w:rsid w:val="005E2368"/>
    <w:rsid w:val="005E2A42"/>
    <w:rsid w:val="005E2D9A"/>
    <w:rsid w:val="005E3229"/>
    <w:rsid w:val="005E50BF"/>
    <w:rsid w:val="005E554E"/>
    <w:rsid w:val="005E65EA"/>
    <w:rsid w:val="005E69C2"/>
    <w:rsid w:val="005F09B2"/>
    <w:rsid w:val="005F27FC"/>
    <w:rsid w:val="00600CBA"/>
    <w:rsid w:val="00603437"/>
    <w:rsid w:val="0061149A"/>
    <w:rsid w:val="00611AD0"/>
    <w:rsid w:val="00611C73"/>
    <w:rsid w:val="00617A61"/>
    <w:rsid w:val="00617CD4"/>
    <w:rsid w:val="006207CE"/>
    <w:rsid w:val="00625730"/>
    <w:rsid w:val="00626397"/>
    <w:rsid w:val="006307C2"/>
    <w:rsid w:val="00630DCE"/>
    <w:rsid w:val="00632295"/>
    <w:rsid w:val="006326D3"/>
    <w:rsid w:val="00633089"/>
    <w:rsid w:val="0063401F"/>
    <w:rsid w:val="00635237"/>
    <w:rsid w:val="00637954"/>
    <w:rsid w:val="00637D12"/>
    <w:rsid w:val="00650A83"/>
    <w:rsid w:val="00653020"/>
    <w:rsid w:val="00655454"/>
    <w:rsid w:val="00656EAE"/>
    <w:rsid w:val="0065774E"/>
    <w:rsid w:val="006621DF"/>
    <w:rsid w:val="00665173"/>
    <w:rsid w:val="00672066"/>
    <w:rsid w:val="00672B4A"/>
    <w:rsid w:val="00672FBC"/>
    <w:rsid w:val="00673DF5"/>
    <w:rsid w:val="00681592"/>
    <w:rsid w:val="00681675"/>
    <w:rsid w:val="00681FCF"/>
    <w:rsid w:val="006833EC"/>
    <w:rsid w:val="00683F98"/>
    <w:rsid w:val="0068420D"/>
    <w:rsid w:val="006856C2"/>
    <w:rsid w:val="006929CE"/>
    <w:rsid w:val="006A524D"/>
    <w:rsid w:val="006A6478"/>
    <w:rsid w:val="006B1D31"/>
    <w:rsid w:val="006B261B"/>
    <w:rsid w:val="006B48DF"/>
    <w:rsid w:val="006B794C"/>
    <w:rsid w:val="006C013D"/>
    <w:rsid w:val="006C2791"/>
    <w:rsid w:val="006C383D"/>
    <w:rsid w:val="006D0F54"/>
    <w:rsid w:val="006D3AF7"/>
    <w:rsid w:val="006D64D7"/>
    <w:rsid w:val="006E07C2"/>
    <w:rsid w:val="006E22BB"/>
    <w:rsid w:val="006E453D"/>
    <w:rsid w:val="006E5F3F"/>
    <w:rsid w:val="006F05F7"/>
    <w:rsid w:val="006F25DA"/>
    <w:rsid w:val="006F4BBE"/>
    <w:rsid w:val="006F7280"/>
    <w:rsid w:val="00700722"/>
    <w:rsid w:val="00705743"/>
    <w:rsid w:val="00706BEE"/>
    <w:rsid w:val="00707A51"/>
    <w:rsid w:val="00707BE8"/>
    <w:rsid w:val="00710165"/>
    <w:rsid w:val="00713607"/>
    <w:rsid w:val="00713CCE"/>
    <w:rsid w:val="00714D0A"/>
    <w:rsid w:val="007252C2"/>
    <w:rsid w:val="00725570"/>
    <w:rsid w:val="00727B71"/>
    <w:rsid w:val="007353CC"/>
    <w:rsid w:val="007355C2"/>
    <w:rsid w:val="00737176"/>
    <w:rsid w:val="00737B66"/>
    <w:rsid w:val="00745F2F"/>
    <w:rsid w:val="00757334"/>
    <w:rsid w:val="0075746D"/>
    <w:rsid w:val="00760E64"/>
    <w:rsid w:val="00760FBC"/>
    <w:rsid w:val="007624C6"/>
    <w:rsid w:val="00763951"/>
    <w:rsid w:val="00763FF9"/>
    <w:rsid w:val="007667D2"/>
    <w:rsid w:val="00766951"/>
    <w:rsid w:val="007671D2"/>
    <w:rsid w:val="0077388F"/>
    <w:rsid w:val="00782523"/>
    <w:rsid w:val="00783F30"/>
    <w:rsid w:val="0078460A"/>
    <w:rsid w:val="00790539"/>
    <w:rsid w:val="00792535"/>
    <w:rsid w:val="00792C35"/>
    <w:rsid w:val="00794E22"/>
    <w:rsid w:val="007A21D7"/>
    <w:rsid w:val="007A5CCB"/>
    <w:rsid w:val="007B2644"/>
    <w:rsid w:val="007B335C"/>
    <w:rsid w:val="007B5B11"/>
    <w:rsid w:val="007B6BDC"/>
    <w:rsid w:val="007C15C6"/>
    <w:rsid w:val="007C50C2"/>
    <w:rsid w:val="007C56E3"/>
    <w:rsid w:val="007D1F2B"/>
    <w:rsid w:val="007E33B5"/>
    <w:rsid w:val="007E3A5C"/>
    <w:rsid w:val="007E44C5"/>
    <w:rsid w:val="007E5212"/>
    <w:rsid w:val="007E58BE"/>
    <w:rsid w:val="007F005A"/>
    <w:rsid w:val="007F40D4"/>
    <w:rsid w:val="0080363B"/>
    <w:rsid w:val="008057CD"/>
    <w:rsid w:val="00806CB6"/>
    <w:rsid w:val="00806CE3"/>
    <w:rsid w:val="008130F0"/>
    <w:rsid w:val="00815543"/>
    <w:rsid w:val="008218D4"/>
    <w:rsid w:val="008222AA"/>
    <w:rsid w:val="00822A49"/>
    <w:rsid w:val="00822F14"/>
    <w:rsid w:val="0082482D"/>
    <w:rsid w:val="008261FE"/>
    <w:rsid w:val="00831002"/>
    <w:rsid w:val="00832EF8"/>
    <w:rsid w:val="00834B86"/>
    <w:rsid w:val="00834FE0"/>
    <w:rsid w:val="00835075"/>
    <w:rsid w:val="00835D7B"/>
    <w:rsid w:val="0083796E"/>
    <w:rsid w:val="008412F3"/>
    <w:rsid w:val="00843BD6"/>
    <w:rsid w:val="008458A9"/>
    <w:rsid w:val="00846AA1"/>
    <w:rsid w:val="00846BC5"/>
    <w:rsid w:val="00853826"/>
    <w:rsid w:val="0085432D"/>
    <w:rsid w:val="008552F4"/>
    <w:rsid w:val="008606DA"/>
    <w:rsid w:val="00865660"/>
    <w:rsid w:val="00872E3C"/>
    <w:rsid w:val="00880B96"/>
    <w:rsid w:val="00882C84"/>
    <w:rsid w:val="0089063A"/>
    <w:rsid w:val="0089167A"/>
    <w:rsid w:val="008921C6"/>
    <w:rsid w:val="008A0A29"/>
    <w:rsid w:val="008A6573"/>
    <w:rsid w:val="008C0CD4"/>
    <w:rsid w:val="008C3CA6"/>
    <w:rsid w:val="008C3F48"/>
    <w:rsid w:val="008D12B6"/>
    <w:rsid w:val="008D4449"/>
    <w:rsid w:val="008D5292"/>
    <w:rsid w:val="008D6427"/>
    <w:rsid w:val="008D672D"/>
    <w:rsid w:val="008D71D4"/>
    <w:rsid w:val="008E3998"/>
    <w:rsid w:val="008E3CEE"/>
    <w:rsid w:val="008F1452"/>
    <w:rsid w:val="008F252B"/>
    <w:rsid w:val="008F3C5C"/>
    <w:rsid w:val="008F78E3"/>
    <w:rsid w:val="009019D4"/>
    <w:rsid w:val="00901D34"/>
    <w:rsid w:val="00906573"/>
    <w:rsid w:val="00907FE2"/>
    <w:rsid w:val="009131DC"/>
    <w:rsid w:val="009141B5"/>
    <w:rsid w:val="00916D13"/>
    <w:rsid w:val="00920EE4"/>
    <w:rsid w:val="00921E32"/>
    <w:rsid w:val="0092409C"/>
    <w:rsid w:val="00931DCC"/>
    <w:rsid w:val="0093238E"/>
    <w:rsid w:val="0093337A"/>
    <w:rsid w:val="00934505"/>
    <w:rsid w:val="00935F3D"/>
    <w:rsid w:val="009405AE"/>
    <w:rsid w:val="00942F5B"/>
    <w:rsid w:val="00944469"/>
    <w:rsid w:val="00946F25"/>
    <w:rsid w:val="00947E1C"/>
    <w:rsid w:val="00950AFD"/>
    <w:rsid w:val="0095171A"/>
    <w:rsid w:val="00951EB4"/>
    <w:rsid w:val="00953689"/>
    <w:rsid w:val="00954728"/>
    <w:rsid w:val="00956EC9"/>
    <w:rsid w:val="00963802"/>
    <w:rsid w:val="0096542D"/>
    <w:rsid w:val="00965F13"/>
    <w:rsid w:val="0097298F"/>
    <w:rsid w:val="00973086"/>
    <w:rsid w:val="009737C8"/>
    <w:rsid w:val="0097447C"/>
    <w:rsid w:val="00976AD6"/>
    <w:rsid w:val="00977651"/>
    <w:rsid w:val="009801D2"/>
    <w:rsid w:val="00983648"/>
    <w:rsid w:val="00983ED0"/>
    <w:rsid w:val="0098482F"/>
    <w:rsid w:val="00985FFE"/>
    <w:rsid w:val="0099363A"/>
    <w:rsid w:val="0099387B"/>
    <w:rsid w:val="009A1E95"/>
    <w:rsid w:val="009A2DC0"/>
    <w:rsid w:val="009A5D0A"/>
    <w:rsid w:val="009A755C"/>
    <w:rsid w:val="009B1334"/>
    <w:rsid w:val="009B7ED7"/>
    <w:rsid w:val="009C279D"/>
    <w:rsid w:val="009C378E"/>
    <w:rsid w:val="009C64EC"/>
    <w:rsid w:val="009D08EF"/>
    <w:rsid w:val="009D2EFF"/>
    <w:rsid w:val="009D2F11"/>
    <w:rsid w:val="009D3005"/>
    <w:rsid w:val="009D5853"/>
    <w:rsid w:val="009E510A"/>
    <w:rsid w:val="009E7D3A"/>
    <w:rsid w:val="009F2C51"/>
    <w:rsid w:val="009F2F62"/>
    <w:rsid w:val="009F4C63"/>
    <w:rsid w:val="009F67AF"/>
    <w:rsid w:val="00A004CE"/>
    <w:rsid w:val="00A03CE8"/>
    <w:rsid w:val="00A03D46"/>
    <w:rsid w:val="00A10153"/>
    <w:rsid w:val="00A11168"/>
    <w:rsid w:val="00A126A9"/>
    <w:rsid w:val="00A142F3"/>
    <w:rsid w:val="00A16C9E"/>
    <w:rsid w:val="00A24F5C"/>
    <w:rsid w:val="00A25577"/>
    <w:rsid w:val="00A25941"/>
    <w:rsid w:val="00A31691"/>
    <w:rsid w:val="00A3266E"/>
    <w:rsid w:val="00A332E8"/>
    <w:rsid w:val="00A34519"/>
    <w:rsid w:val="00A34731"/>
    <w:rsid w:val="00A37B23"/>
    <w:rsid w:val="00A37CC9"/>
    <w:rsid w:val="00A45C74"/>
    <w:rsid w:val="00A525F9"/>
    <w:rsid w:val="00A5339D"/>
    <w:rsid w:val="00A53CB9"/>
    <w:rsid w:val="00A54404"/>
    <w:rsid w:val="00A56722"/>
    <w:rsid w:val="00A57B86"/>
    <w:rsid w:val="00A6494D"/>
    <w:rsid w:val="00A64CBB"/>
    <w:rsid w:val="00A67C89"/>
    <w:rsid w:val="00A73641"/>
    <w:rsid w:val="00A77A79"/>
    <w:rsid w:val="00A855C3"/>
    <w:rsid w:val="00A8588D"/>
    <w:rsid w:val="00A87DE5"/>
    <w:rsid w:val="00A91DC6"/>
    <w:rsid w:val="00A94024"/>
    <w:rsid w:val="00A94A40"/>
    <w:rsid w:val="00A95462"/>
    <w:rsid w:val="00A971B7"/>
    <w:rsid w:val="00AA14D1"/>
    <w:rsid w:val="00AA3144"/>
    <w:rsid w:val="00AA6486"/>
    <w:rsid w:val="00AA7705"/>
    <w:rsid w:val="00AB4FDD"/>
    <w:rsid w:val="00AB5A19"/>
    <w:rsid w:val="00AC501B"/>
    <w:rsid w:val="00AC55CA"/>
    <w:rsid w:val="00AC5842"/>
    <w:rsid w:val="00AC7150"/>
    <w:rsid w:val="00AD0324"/>
    <w:rsid w:val="00AD228A"/>
    <w:rsid w:val="00AD2F70"/>
    <w:rsid w:val="00AD50F8"/>
    <w:rsid w:val="00AE0416"/>
    <w:rsid w:val="00AE3A8D"/>
    <w:rsid w:val="00AE57CC"/>
    <w:rsid w:val="00AF0D9E"/>
    <w:rsid w:val="00AF3D86"/>
    <w:rsid w:val="00AF7E98"/>
    <w:rsid w:val="00B0006B"/>
    <w:rsid w:val="00B00A5C"/>
    <w:rsid w:val="00B039FE"/>
    <w:rsid w:val="00B046BC"/>
    <w:rsid w:val="00B108BE"/>
    <w:rsid w:val="00B10F56"/>
    <w:rsid w:val="00B12577"/>
    <w:rsid w:val="00B131C6"/>
    <w:rsid w:val="00B1409B"/>
    <w:rsid w:val="00B16F19"/>
    <w:rsid w:val="00B20E41"/>
    <w:rsid w:val="00B24BB4"/>
    <w:rsid w:val="00B2774D"/>
    <w:rsid w:val="00B31061"/>
    <w:rsid w:val="00B336CD"/>
    <w:rsid w:val="00B3376C"/>
    <w:rsid w:val="00B35275"/>
    <w:rsid w:val="00B41A13"/>
    <w:rsid w:val="00B42F0B"/>
    <w:rsid w:val="00B436E5"/>
    <w:rsid w:val="00B45E12"/>
    <w:rsid w:val="00B50483"/>
    <w:rsid w:val="00B506AE"/>
    <w:rsid w:val="00B51B7E"/>
    <w:rsid w:val="00B51D16"/>
    <w:rsid w:val="00B53766"/>
    <w:rsid w:val="00B61EE1"/>
    <w:rsid w:val="00B653D2"/>
    <w:rsid w:val="00B74B49"/>
    <w:rsid w:val="00B8321E"/>
    <w:rsid w:val="00B8391A"/>
    <w:rsid w:val="00B864BB"/>
    <w:rsid w:val="00B877B9"/>
    <w:rsid w:val="00B90427"/>
    <w:rsid w:val="00B90943"/>
    <w:rsid w:val="00B930BD"/>
    <w:rsid w:val="00B947B4"/>
    <w:rsid w:val="00B975C3"/>
    <w:rsid w:val="00BA184F"/>
    <w:rsid w:val="00BA2CCA"/>
    <w:rsid w:val="00BA7D46"/>
    <w:rsid w:val="00BB15BD"/>
    <w:rsid w:val="00BB22FB"/>
    <w:rsid w:val="00BB3079"/>
    <w:rsid w:val="00BB6A13"/>
    <w:rsid w:val="00BB7E65"/>
    <w:rsid w:val="00BC174B"/>
    <w:rsid w:val="00BC21B1"/>
    <w:rsid w:val="00BC28DF"/>
    <w:rsid w:val="00BC2BF9"/>
    <w:rsid w:val="00BC3105"/>
    <w:rsid w:val="00BC3409"/>
    <w:rsid w:val="00BC6559"/>
    <w:rsid w:val="00BC7A32"/>
    <w:rsid w:val="00BE5392"/>
    <w:rsid w:val="00BE60C3"/>
    <w:rsid w:val="00BE6467"/>
    <w:rsid w:val="00BF0594"/>
    <w:rsid w:val="00BF7D43"/>
    <w:rsid w:val="00C00D5D"/>
    <w:rsid w:val="00C079A9"/>
    <w:rsid w:val="00C103ED"/>
    <w:rsid w:val="00C12862"/>
    <w:rsid w:val="00C1286B"/>
    <w:rsid w:val="00C1306E"/>
    <w:rsid w:val="00C14C3D"/>
    <w:rsid w:val="00C2031A"/>
    <w:rsid w:val="00C224AB"/>
    <w:rsid w:val="00C24D64"/>
    <w:rsid w:val="00C25284"/>
    <w:rsid w:val="00C25946"/>
    <w:rsid w:val="00C26002"/>
    <w:rsid w:val="00C278F4"/>
    <w:rsid w:val="00C31353"/>
    <w:rsid w:val="00C32B70"/>
    <w:rsid w:val="00C33AD7"/>
    <w:rsid w:val="00C40706"/>
    <w:rsid w:val="00C44743"/>
    <w:rsid w:val="00C50055"/>
    <w:rsid w:val="00C508D9"/>
    <w:rsid w:val="00C5390C"/>
    <w:rsid w:val="00C55B93"/>
    <w:rsid w:val="00C64F25"/>
    <w:rsid w:val="00C67BE8"/>
    <w:rsid w:val="00C70936"/>
    <w:rsid w:val="00C77B57"/>
    <w:rsid w:val="00C81A4F"/>
    <w:rsid w:val="00C83B8F"/>
    <w:rsid w:val="00C84011"/>
    <w:rsid w:val="00C8568C"/>
    <w:rsid w:val="00C85FBF"/>
    <w:rsid w:val="00C865C3"/>
    <w:rsid w:val="00C86976"/>
    <w:rsid w:val="00C940CA"/>
    <w:rsid w:val="00C96A14"/>
    <w:rsid w:val="00C9797A"/>
    <w:rsid w:val="00CA0014"/>
    <w:rsid w:val="00CA0915"/>
    <w:rsid w:val="00CA3FBF"/>
    <w:rsid w:val="00CA6DF1"/>
    <w:rsid w:val="00CB1E42"/>
    <w:rsid w:val="00CB33E0"/>
    <w:rsid w:val="00CB494E"/>
    <w:rsid w:val="00CB70AA"/>
    <w:rsid w:val="00CC1122"/>
    <w:rsid w:val="00CC1628"/>
    <w:rsid w:val="00CC1912"/>
    <w:rsid w:val="00CC2DC6"/>
    <w:rsid w:val="00CC31A9"/>
    <w:rsid w:val="00CD1E0B"/>
    <w:rsid w:val="00CE2395"/>
    <w:rsid w:val="00CE2560"/>
    <w:rsid w:val="00CE2FB2"/>
    <w:rsid w:val="00CE64B6"/>
    <w:rsid w:val="00CE7BA0"/>
    <w:rsid w:val="00CF1DE6"/>
    <w:rsid w:val="00CF2542"/>
    <w:rsid w:val="00CF27E6"/>
    <w:rsid w:val="00CF3D51"/>
    <w:rsid w:val="00CF5BB1"/>
    <w:rsid w:val="00D0100F"/>
    <w:rsid w:val="00D03710"/>
    <w:rsid w:val="00D03BE7"/>
    <w:rsid w:val="00D11035"/>
    <w:rsid w:val="00D20382"/>
    <w:rsid w:val="00D2677D"/>
    <w:rsid w:val="00D30E46"/>
    <w:rsid w:val="00D324F1"/>
    <w:rsid w:val="00D40B90"/>
    <w:rsid w:val="00D43558"/>
    <w:rsid w:val="00D437B7"/>
    <w:rsid w:val="00D43A32"/>
    <w:rsid w:val="00D43D46"/>
    <w:rsid w:val="00D53049"/>
    <w:rsid w:val="00D57B09"/>
    <w:rsid w:val="00D60BFE"/>
    <w:rsid w:val="00D619AA"/>
    <w:rsid w:val="00D653B9"/>
    <w:rsid w:val="00D66282"/>
    <w:rsid w:val="00D73827"/>
    <w:rsid w:val="00D77BB0"/>
    <w:rsid w:val="00D77EC1"/>
    <w:rsid w:val="00D82592"/>
    <w:rsid w:val="00D8494C"/>
    <w:rsid w:val="00D85B22"/>
    <w:rsid w:val="00D87540"/>
    <w:rsid w:val="00D932E1"/>
    <w:rsid w:val="00D934C7"/>
    <w:rsid w:val="00D94E35"/>
    <w:rsid w:val="00D957FD"/>
    <w:rsid w:val="00DA0601"/>
    <w:rsid w:val="00DA1C0D"/>
    <w:rsid w:val="00DA5E11"/>
    <w:rsid w:val="00DB6D99"/>
    <w:rsid w:val="00DB6E6A"/>
    <w:rsid w:val="00DB70B7"/>
    <w:rsid w:val="00DC1486"/>
    <w:rsid w:val="00DC791F"/>
    <w:rsid w:val="00DD2471"/>
    <w:rsid w:val="00DD6246"/>
    <w:rsid w:val="00DE2A2B"/>
    <w:rsid w:val="00DE31EA"/>
    <w:rsid w:val="00DE73B9"/>
    <w:rsid w:val="00DF19FF"/>
    <w:rsid w:val="00DF1CAA"/>
    <w:rsid w:val="00DF2354"/>
    <w:rsid w:val="00DF2A40"/>
    <w:rsid w:val="00E009B1"/>
    <w:rsid w:val="00E02BB7"/>
    <w:rsid w:val="00E038E6"/>
    <w:rsid w:val="00E1010F"/>
    <w:rsid w:val="00E101E0"/>
    <w:rsid w:val="00E14672"/>
    <w:rsid w:val="00E20A54"/>
    <w:rsid w:val="00E26A8A"/>
    <w:rsid w:val="00E31EB6"/>
    <w:rsid w:val="00E321A9"/>
    <w:rsid w:val="00E32498"/>
    <w:rsid w:val="00E404E3"/>
    <w:rsid w:val="00E426E3"/>
    <w:rsid w:val="00E45E06"/>
    <w:rsid w:val="00E52160"/>
    <w:rsid w:val="00E532F2"/>
    <w:rsid w:val="00E54A4F"/>
    <w:rsid w:val="00E550E3"/>
    <w:rsid w:val="00E66BC9"/>
    <w:rsid w:val="00E73A0D"/>
    <w:rsid w:val="00E76305"/>
    <w:rsid w:val="00E77F38"/>
    <w:rsid w:val="00E8653B"/>
    <w:rsid w:val="00E9204F"/>
    <w:rsid w:val="00E948B8"/>
    <w:rsid w:val="00E97AB9"/>
    <w:rsid w:val="00EA0C2E"/>
    <w:rsid w:val="00EA2936"/>
    <w:rsid w:val="00EA4E07"/>
    <w:rsid w:val="00EA5CF6"/>
    <w:rsid w:val="00EB4FFE"/>
    <w:rsid w:val="00EC1D5D"/>
    <w:rsid w:val="00EC21A5"/>
    <w:rsid w:val="00EC28F4"/>
    <w:rsid w:val="00EC5236"/>
    <w:rsid w:val="00EC775B"/>
    <w:rsid w:val="00ED2A8E"/>
    <w:rsid w:val="00EE11A9"/>
    <w:rsid w:val="00EE3B1F"/>
    <w:rsid w:val="00EE5AE6"/>
    <w:rsid w:val="00EF3B76"/>
    <w:rsid w:val="00EF53D4"/>
    <w:rsid w:val="00EF5964"/>
    <w:rsid w:val="00F03263"/>
    <w:rsid w:val="00F07A95"/>
    <w:rsid w:val="00F11690"/>
    <w:rsid w:val="00F121A8"/>
    <w:rsid w:val="00F129CD"/>
    <w:rsid w:val="00F13CD8"/>
    <w:rsid w:val="00F1571E"/>
    <w:rsid w:val="00F21988"/>
    <w:rsid w:val="00F24B1B"/>
    <w:rsid w:val="00F2615E"/>
    <w:rsid w:val="00F34AF3"/>
    <w:rsid w:val="00F43F15"/>
    <w:rsid w:val="00F44BD6"/>
    <w:rsid w:val="00F453B0"/>
    <w:rsid w:val="00F45433"/>
    <w:rsid w:val="00F50326"/>
    <w:rsid w:val="00F5036E"/>
    <w:rsid w:val="00F50E69"/>
    <w:rsid w:val="00F5171E"/>
    <w:rsid w:val="00F51CA4"/>
    <w:rsid w:val="00F567AE"/>
    <w:rsid w:val="00F621FA"/>
    <w:rsid w:val="00F71B7B"/>
    <w:rsid w:val="00F73DC3"/>
    <w:rsid w:val="00F74E49"/>
    <w:rsid w:val="00F7533B"/>
    <w:rsid w:val="00F83610"/>
    <w:rsid w:val="00F83894"/>
    <w:rsid w:val="00F84540"/>
    <w:rsid w:val="00F86DD4"/>
    <w:rsid w:val="00F92EC7"/>
    <w:rsid w:val="00F942D9"/>
    <w:rsid w:val="00F9708C"/>
    <w:rsid w:val="00FA0F14"/>
    <w:rsid w:val="00FA29DA"/>
    <w:rsid w:val="00FA2C9D"/>
    <w:rsid w:val="00FB0214"/>
    <w:rsid w:val="00FB1BF2"/>
    <w:rsid w:val="00FB226B"/>
    <w:rsid w:val="00FB3500"/>
    <w:rsid w:val="00FB50C7"/>
    <w:rsid w:val="00FB56DC"/>
    <w:rsid w:val="00FC2822"/>
    <w:rsid w:val="00FC2DCC"/>
    <w:rsid w:val="00FC3EF3"/>
    <w:rsid w:val="00FC432F"/>
    <w:rsid w:val="00FC6A11"/>
    <w:rsid w:val="00FC7C56"/>
    <w:rsid w:val="00FD15D3"/>
    <w:rsid w:val="00FD273C"/>
    <w:rsid w:val="00FD6A7F"/>
    <w:rsid w:val="00FD6C61"/>
    <w:rsid w:val="00FE58A0"/>
    <w:rsid w:val="00FE7241"/>
    <w:rsid w:val="00FF08ED"/>
    <w:rsid w:val="00FF1BC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9DE238"/>
  <w15:chartTrackingRefBased/>
  <w15:docId w15:val="{F4D12DD3-BD18-4143-A1F4-132600BD7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IN"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6573"/>
  </w:style>
  <w:style w:type="paragraph" w:styleId="Heading1">
    <w:name w:val="heading 1"/>
    <w:basedOn w:val="Normal"/>
    <w:next w:val="Normal"/>
    <w:link w:val="Heading1Char"/>
    <w:uiPriority w:val="9"/>
    <w:qFormat/>
    <w:rsid w:val="00E45E06"/>
    <w:pPr>
      <w:keepNext/>
      <w:keepLines/>
      <w:spacing w:before="400" w:after="40" w:line="240" w:lineRule="auto"/>
      <w:outlineLvl w:val="0"/>
    </w:pPr>
    <w:rPr>
      <w:rFonts w:asciiTheme="majorHAnsi" w:eastAsiaTheme="majorEastAsia" w:hAnsiTheme="majorHAnsi" w:cstheme="majorBidi"/>
      <w:color w:val="0A2F41" w:themeColor="accent1" w:themeShade="80"/>
      <w:sz w:val="36"/>
      <w:szCs w:val="36"/>
    </w:rPr>
  </w:style>
  <w:style w:type="paragraph" w:styleId="Heading2">
    <w:name w:val="heading 2"/>
    <w:basedOn w:val="Normal"/>
    <w:next w:val="Normal"/>
    <w:link w:val="Heading2Char"/>
    <w:uiPriority w:val="9"/>
    <w:unhideWhenUsed/>
    <w:qFormat/>
    <w:rsid w:val="00E45E06"/>
    <w:pPr>
      <w:keepNext/>
      <w:keepLines/>
      <w:spacing w:before="40" w:after="0" w:line="240"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45E06"/>
    <w:pPr>
      <w:keepNext/>
      <w:keepLines/>
      <w:spacing w:before="40" w:after="0" w:line="240" w:lineRule="auto"/>
      <w:outlineLvl w:val="2"/>
    </w:pPr>
    <w:rPr>
      <w:rFonts w:asciiTheme="majorHAnsi" w:eastAsiaTheme="majorEastAsia" w:hAnsiTheme="maj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45E06"/>
    <w:pPr>
      <w:keepNext/>
      <w:keepLines/>
      <w:spacing w:before="40" w:after="0"/>
      <w:outlineLvl w:val="3"/>
    </w:pPr>
    <w:rPr>
      <w:rFonts w:asciiTheme="majorHAnsi" w:eastAsiaTheme="majorEastAsia" w:hAnsiTheme="majorHAnsi" w:cstheme="majorBidi"/>
      <w:color w:val="0F4761" w:themeColor="accent1" w:themeShade="BF"/>
      <w:sz w:val="24"/>
      <w:szCs w:val="24"/>
    </w:rPr>
  </w:style>
  <w:style w:type="paragraph" w:styleId="Heading5">
    <w:name w:val="heading 5"/>
    <w:basedOn w:val="Normal"/>
    <w:next w:val="Normal"/>
    <w:link w:val="Heading5Char"/>
    <w:uiPriority w:val="9"/>
    <w:semiHidden/>
    <w:unhideWhenUsed/>
    <w:qFormat/>
    <w:rsid w:val="00E45E06"/>
    <w:pPr>
      <w:keepNext/>
      <w:keepLines/>
      <w:spacing w:before="40" w:after="0"/>
      <w:outlineLvl w:val="4"/>
    </w:pPr>
    <w:rPr>
      <w:rFonts w:asciiTheme="majorHAnsi" w:eastAsiaTheme="majorEastAsia" w:hAnsiTheme="majorHAnsi" w:cstheme="majorBidi"/>
      <w:caps/>
      <w:color w:val="0F4761" w:themeColor="accent1" w:themeShade="BF"/>
    </w:rPr>
  </w:style>
  <w:style w:type="paragraph" w:styleId="Heading6">
    <w:name w:val="heading 6"/>
    <w:basedOn w:val="Normal"/>
    <w:next w:val="Normal"/>
    <w:link w:val="Heading6Char"/>
    <w:uiPriority w:val="9"/>
    <w:semiHidden/>
    <w:unhideWhenUsed/>
    <w:qFormat/>
    <w:rsid w:val="00E45E06"/>
    <w:pPr>
      <w:keepNext/>
      <w:keepLines/>
      <w:spacing w:before="40" w:after="0"/>
      <w:outlineLvl w:val="5"/>
    </w:pPr>
    <w:rPr>
      <w:rFonts w:asciiTheme="majorHAnsi" w:eastAsiaTheme="majorEastAsia" w:hAnsiTheme="majorHAnsi" w:cstheme="majorBidi"/>
      <w:i/>
      <w:iCs/>
      <w:caps/>
      <w:color w:val="0A2F41" w:themeColor="accent1" w:themeShade="80"/>
    </w:rPr>
  </w:style>
  <w:style w:type="paragraph" w:styleId="Heading7">
    <w:name w:val="heading 7"/>
    <w:basedOn w:val="Normal"/>
    <w:next w:val="Normal"/>
    <w:link w:val="Heading7Char"/>
    <w:uiPriority w:val="9"/>
    <w:semiHidden/>
    <w:unhideWhenUsed/>
    <w:qFormat/>
    <w:rsid w:val="00E45E06"/>
    <w:pPr>
      <w:keepNext/>
      <w:keepLines/>
      <w:spacing w:before="40" w:after="0"/>
      <w:outlineLvl w:val="6"/>
    </w:pPr>
    <w:rPr>
      <w:rFonts w:asciiTheme="majorHAnsi" w:eastAsiaTheme="majorEastAsia" w:hAnsiTheme="majorHAnsi" w:cstheme="majorBidi"/>
      <w:b/>
      <w:bCs/>
      <w:color w:val="0A2F41" w:themeColor="accent1" w:themeShade="80"/>
    </w:rPr>
  </w:style>
  <w:style w:type="paragraph" w:styleId="Heading8">
    <w:name w:val="heading 8"/>
    <w:basedOn w:val="Normal"/>
    <w:next w:val="Normal"/>
    <w:link w:val="Heading8Char"/>
    <w:uiPriority w:val="9"/>
    <w:semiHidden/>
    <w:unhideWhenUsed/>
    <w:qFormat/>
    <w:rsid w:val="00E45E06"/>
    <w:pPr>
      <w:keepNext/>
      <w:keepLines/>
      <w:spacing w:before="40" w:after="0"/>
      <w:outlineLvl w:val="7"/>
    </w:pPr>
    <w:rPr>
      <w:rFonts w:asciiTheme="majorHAnsi" w:eastAsiaTheme="majorEastAsia" w:hAnsiTheme="majorHAnsi" w:cstheme="majorBidi"/>
      <w:b/>
      <w:bCs/>
      <w:i/>
      <w:iCs/>
      <w:color w:val="0A2F41" w:themeColor="accent1" w:themeShade="80"/>
    </w:rPr>
  </w:style>
  <w:style w:type="paragraph" w:styleId="Heading9">
    <w:name w:val="heading 9"/>
    <w:basedOn w:val="Normal"/>
    <w:next w:val="Normal"/>
    <w:link w:val="Heading9Char"/>
    <w:uiPriority w:val="9"/>
    <w:semiHidden/>
    <w:unhideWhenUsed/>
    <w:qFormat/>
    <w:rsid w:val="00E45E06"/>
    <w:pPr>
      <w:keepNext/>
      <w:keepLines/>
      <w:spacing w:before="40" w:after="0"/>
      <w:outlineLvl w:val="8"/>
    </w:pPr>
    <w:rPr>
      <w:rFonts w:asciiTheme="majorHAnsi" w:eastAsiaTheme="majorEastAsia" w:hAnsiTheme="majorHAnsi" w:cstheme="majorBidi"/>
      <w:i/>
      <w:iCs/>
      <w:color w:val="0A2F4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5E06"/>
    <w:rPr>
      <w:rFonts w:asciiTheme="majorHAnsi" w:eastAsiaTheme="majorEastAsia" w:hAnsiTheme="majorHAnsi" w:cstheme="majorBidi"/>
      <w:color w:val="0A2F41" w:themeColor="accent1" w:themeShade="80"/>
      <w:sz w:val="36"/>
      <w:szCs w:val="36"/>
    </w:rPr>
  </w:style>
  <w:style w:type="character" w:customStyle="1" w:styleId="Heading2Char">
    <w:name w:val="Heading 2 Char"/>
    <w:basedOn w:val="DefaultParagraphFont"/>
    <w:link w:val="Heading2"/>
    <w:uiPriority w:val="9"/>
    <w:rsid w:val="00E45E0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45E06"/>
    <w:rPr>
      <w:rFonts w:asciiTheme="majorHAnsi" w:eastAsiaTheme="majorEastAsia" w:hAnsiTheme="maj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45E06"/>
    <w:rPr>
      <w:rFonts w:asciiTheme="majorHAnsi" w:eastAsiaTheme="majorEastAsia" w:hAnsiTheme="majorHAnsi" w:cstheme="majorBidi"/>
      <w:color w:val="0F4761" w:themeColor="accent1" w:themeShade="BF"/>
      <w:sz w:val="24"/>
      <w:szCs w:val="24"/>
    </w:rPr>
  </w:style>
  <w:style w:type="character" w:customStyle="1" w:styleId="Heading5Char">
    <w:name w:val="Heading 5 Char"/>
    <w:basedOn w:val="DefaultParagraphFont"/>
    <w:link w:val="Heading5"/>
    <w:uiPriority w:val="9"/>
    <w:semiHidden/>
    <w:rsid w:val="00E45E06"/>
    <w:rPr>
      <w:rFonts w:asciiTheme="majorHAnsi" w:eastAsiaTheme="majorEastAsia" w:hAnsiTheme="majorHAnsi" w:cstheme="majorBidi"/>
      <w:caps/>
      <w:color w:val="0F4761" w:themeColor="accent1" w:themeShade="BF"/>
    </w:rPr>
  </w:style>
  <w:style w:type="character" w:customStyle="1" w:styleId="Heading6Char">
    <w:name w:val="Heading 6 Char"/>
    <w:basedOn w:val="DefaultParagraphFont"/>
    <w:link w:val="Heading6"/>
    <w:uiPriority w:val="9"/>
    <w:semiHidden/>
    <w:rsid w:val="00E45E06"/>
    <w:rPr>
      <w:rFonts w:asciiTheme="majorHAnsi" w:eastAsiaTheme="majorEastAsia" w:hAnsiTheme="majorHAnsi" w:cstheme="majorBidi"/>
      <w:i/>
      <w:iCs/>
      <w:caps/>
      <w:color w:val="0A2F41" w:themeColor="accent1" w:themeShade="80"/>
    </w:rPr>
  </w:style>
  <w:style w:type="character" w:customStyle="1" w:styleId="Heading7Char">
    <w:name w:val="Heading 7 Char"/>
    <w:basedOn w:val="DefaultParagraphFont"/>
    <w:link w:val="Heading7"/>
    <w:uiPriority w:val="9"/>
    <w:semiHidden/>
    <w:rsid w:val="00E45E06"/>
    <w:rPr>
      <w:rFonts w:asciiTheme="majorHAnsi" w:eastAsiaTheme="majorEastAsia" w:hAnsiTheme="majorHAnsi" w:cstheme="majorBidi"/>
      <w:b/>
      <w:bCs/>
      <w:color w:val="0A2F41" w:themeColor="accent1" w:themeShade="80"/>
    </w:rPr>
  </w:style>
  <w:style w:type="character" w:customStyle="1" w:styleId="Heading8Char">
    <w:name w:val="Heading 8 Char"/>
    <w:basedOn w:val="DefaultParagraphFont"/>
    <w:link w:val="Heading8"/>
    <w:uiPriority w:val="9"/>
    <w:semiHidden/>
    <w:rsid w:val="00E45E06"/>
    <w:rPr>
      <w:rFonts w:asciiTheme="majorHAnsi" w:eastAsiaTheme="majorEastAsia" w:hAnsiTheme="majorHAnsi" w:cstheme="majorBidi"/>
      <w:b/>
      <w:bCs/>
      <w:i/>
      <w:iCs/>
      <w:color w:val="0A2F41" w:themeColor="accent1" w:themeShade="80"/>
    </w:rPr>
  </w:style>
  <w:style w:type="character" w:customStyle="1" w:styleId="Heading9Char">
    <w:name w:val="Heading 9 Char"/>
    <w:basedOn w:val="DefaultParagraphFont"/>
    <w:link w:val="Heading9"/>
    <w:uiPriority w:val="9"/>
    <w:semiHidden/>
    <w:rsid w:val="00E45E06"/>
    <w:rPr>
      <w:rFonts w:asciiTheme="majorHAnsi" w:eastAsiaTheme="majorEastAsia" w:hAnsiTheme="majorHAnsi" w:cstheme="majorBidi"/>
      <w:i/>
      <w:iCs/>
      <w:color w:val="0A2F41" w:themeColor="accent1" w:themeShade="80"/>
    </w:rPr>
  </w:style>
  <w:style w:type="paragraph" w:styleId="Title">
    <w:name w:val="Title"/>
    <w:basedOn w:val="Normal"/>
    <w:next w:val="Normal"/>
    <w:link w:val="TitleChar"/>
    <w:uiPriority w:val="10"/>
    <w:qFormat/>
    <w:rsid w:val="00E45E06"/>
    <w:pPr>
      <w:spacing w:after="0" w:line="204" w:lineRule="auto"/>
      <w:contextualSpacing/>
    </w:pPr>
    <w:rPr>
      <w:rFonts w:asciiTheme="majorHAnsi" w:eastAsiaTheme="majorEastAsia" w:hAnsiTheme="majorHAnsi" w:cstheme="majorBidi"/>
      <w:caps/>
      <w:color w:val="0E2841" w:themeColor="text2"/>
      <w:spacing w:val="-15"/>
      <w:sz w:val="72"/>
      <w:szCs w:val="72"/>
    </w:rPr>
  </w:style>
  <w:style w:type="character" w:customStyle="1" w:styleId="TitleChar">
    <w:name w:val="Title Char"/>
    <w:basedOn w:val="DefaultParagraphFont"/>
    <w:link w:val="Title"/>
    <w:uiPriority w:val="10"/>
    <w:rsid w:val="00E45E06"/>
    <w:rPr>
      <w:rFonts w:asciiTheme="majorHAnsi" w:eastAsiaTheme="majorEastAsia" w:hAnsiTheme="majorHAnsi" w:cstheme="majorBidi"/>
      <w:caps/>
      <w:color w:val="0E2841" w:themeColor="text2"/>
      <w:spacing w:val="-15"/>
      <w:sz w:val="72"/>
      <w:szCs w:val="72"/>
    </w:rPr>
  </w:style>
  <w:style w:type="paragraph" w:styleId="Subtitle">
    <w:name w:val="Subtitle"/>
    <w:basedOn w:val="Normal"/>
    <w:next w:val="Normal"/>
    <w:link w:val="SubtitleChar"/>
    <w:uiPriority w:val="11"/>
    <w:qFormat/>
    <w:rsid w:val="00E45E06"/>
    <w:pPr>
      <w:numPr>
        <w:ilvl w:val="1"/>
      </w:numPr>
      <w:spacing w:after="240" w:line="240" w:lineRule="auto"/>
    </w:pPr>
    <w:rPr>
      <w:rFonts w:asciiTheme="majorHAnsi" w:eastAsiaTheme="majorEastAsia" w:hAnsiTheme="majorHAnsi" w:cstheme="majorBidi"/>
      <w:color w:val="156082" w:themeColor="accent1"/>
      <w:sz w:val="28"/>
      <w:szCs w:val="28"/>
    </w:rPr>
  </w:style>
  <w:style w:type="character" w:customStyle="1" w:styleId="SubtitleChar">
    <w:name w:val="Subtitle Char"/>
    <w:basedOn w:val="DefaultParagraphFont"/>
    <w:link w:val="Subtitle"/>
    <w:uiPriority w:val="11"/>
    <w:rsid w:val="00E45E06"/>
    <w:rPr>
      <w:rFonts w:asciiTheme="majorHAnsi" w:eastAsiaTheme="majorEastAsia" w:hAnsiTheme="majorHAnsi" w:cstheme="majorBidi"/>
      <w:color w:val="156082" w:themeColor="accent1"/>
      <w:sz w:val="28"/>
      <w:szCs w:val="28"/>
    </w:rPr>
  </w:style>
  <w:style w:type="paragraph" w:styleId="Quote">
    <w:name w:val="Quote"/>
    <w:basedOn w:val="Normal"/>
    <w:next w:val="Normal"/>
    <w:link w:val="QuoteChar"/>
    <w:uiPriority w:val="29"/>
    <w:qFormat/>
    <w:rsid w:val="00E45E06"/>
    <w:pPr>
      <w:spacing w:before="120"/>
      <w:ind w:left="720"/>
    </w:pPr>
    <w:rPr>
      <w:color w:val="0E2841" w:themeColor="text2"/>
      <w:sz w:val="24"/>
      <w:szCs w:val="24"/>
    </w:rPr>
  </w:style>
  <w:style w:type="character" w:customStyle="1" w:styleId="QuoteChar">
    <w:name w:val="Quote Char"/>
    <w:basedOn w:val="DefaultParagraphFont"/>
    <w:link w:val="Quote"/>
    <w:uiPriority w:val="29"/>
    <w:rsid w:val="00E45E06"/>
    <w:rPr>
      <w:color w:val="0E2841" w:themeColor="text2"/>
      <w:sz w:val="24"/>
      <w:szCs w:val="24"/>
    </w:rPr>
  </w:style>
  <w:style w:type="paragraph" w:styleId="ListParagraph">
    <w:name w:val="List Paragraph"/>
    <w:basedOn w:val="Normal"/>
    <w:uiPriority w:val="34"/>
    <w:qFormat/>
    <w:rsid w:val="004B071D"/>
    <w:pPr>
      <w:ind w:left="720"/>
      <w:contextualSpacing/>
    </w:pPr>
  </w:style>
  <w:style w:type="character" w:styleId="IntenseEmphasis">
    <w:name w:val="Intense Emphasis"/>
    <w:basedOn w:val="DefaultParagraphFont"/>
    <w:uiPriority w:val="21"/>
    <w:qFormat/>
    <w:rsid w:val="00E45E06"/>
    <w:rPr>
      <w:b/>
      <w:bCs/>
      <w:i/>
      <w:iCs/>
    </w:rPr>
  </w:style>
  <w:style w:type="paragraph" w:styleId="IntenseQuote">
    <w:name w:val="Intense Quote"/>
    <w:basedOn w:val="Normal"/>
    <w:next w:val="Normal"/>
    <w:link w:val="IntenseQuoteChar"/>
    <w:uiPriority w:val="30"/>
    <w:qFormat/>
    <w:rsid w:val="00E45E06"/>
    <w:pPr>
      <w:spacing w:before="100" w:beforeAutospacing="1" w:after="240" w:line="240" w:lineRule="auto"/>
      <w:ind w:left="720"/>
      <w:jc w:val="center"/>
    </w:pPr>
    <w:rPr>
      <w:rFonts w:asciiTheme="majorHAnsi" w:eastAsiaTheme="majorEastAsia" w:hAnsiTheme="majorHAnsi" w:cstheme="majorBidi"/>
      <w:color w:val="0E2841" w:themeColor="text2"/>
      <w:spacing w:val="-6"/>
      <w:sz w:val="32"/>
      <w:szCs w:val="32"/>
    </w:rPr>
  </w:style>
  <w:style w:type="character" w:customStyle="1" w:styleId="IntenseQuoteChar">
    <w:name w:val="Intense Quote Char"/>
    <w:basedOn w:val="DefaultParagraphFont"/>
    <w:link w:val="IntenseQuote"/>
    <w:uiPriority w:val="30"/>
    <w:rsid w:val="00E45E06"/>
    <w:rPr>
      <w:rFonts w:asciiTheme="majorHAnsi" w:eastAsiaTheme="majorEastAsia" w:hAnsiTheme="majorHAnsi" w:cstheme="majorBidi"/>
      <w:color w:val="0E2841" w:themeColor="text2"/>
      <w:spacing w:val="-6"/>
      <w:sz w:val="32"/>
      <w:szCs w:val="32"/>
    </w:rPr>
  </w:style>
  <w:style w:type="character" w:styleId="IntenseReference">
    <w:name w:val="Intense Reference"/>
    <w:basedOn w:val="DefaultParagraphFont"/>
    <w:uiPriority w:val="32"/>
    <w:qFormat/>
    <w:rsid w:val="00E45E06"/>
    <w:rPr>
      <w:b/>
      <w:bCs/>
      <w:smallCaps/>
      <w:color w:val="0E2841" w:themeColor="text2"/>
      <w:u w:val="single"/>
    </w:rPr>
  </w:style>
  <w:style w:type="paragraph" w:styleId="Bibliography">
    <w:name w:val="Bibliography"/>
    <w:basedOn w:val="Normal"/>
    <w:next w:val="Normal"/>
    <w:uiPriority w:val="37"/>
    <w:unhideWhenUsed/>
    <w:rsid w:val="000813BA"/>
    <w:pPr>
      <w:spacing w:after="0" w:line="480" w:lineRule="auto"/>
      <w:ind w:left="720" w:hanging="720"/>
    </w:pPr>
  </w:style>
  <w:style w:type="paragraph" w:styleId="Caption">
    <w:name w:val="caption"/>
    <w:basedOn w:val="Normal"/>
    <w:next w:val="Normal"/>
    <w:uiPriority w:val="35"/>
    <w:semiHidden/>
    <w:unhideWhenUsed/>
    <w:qFormat/>
    <w:rsid w:val="00E45E06"/>
    <w:pPr>
      <w:spacing w:line="240" w:lineRule="auto"/>
    </w:pPr>
    <w:rPr>
      <w:b/>
      <w:bCs/>
      <w:smallCaps/>
      <w:color w:val="0E2841" w:themeColor="text2"/>
    </w:rPr>
  </w:style>
  <w:style w:type="character" w:styleId="Strong">
    <w:name w:val="Strong"/>
    <w:basedOn w:val="DefaultParagraphFont"/>
    <w:uiPriority w:val="22"/>
    <w:qFormat/>
    <w:rsid w:val="00E45E06"/>
    <w:rPr>
      <w:b/>
      <w:bCs/>
    </w:rPr>
  </w:style>
  <w:style w:type="character" w:styleId="Emphasis">
    <w:name w:val="Emphasis"/>
    <w:basedOn w:val="DefaultParagraphFont"/>
    <w:uiPriority w:val="20"/>
    <w:qFormat/>
    <w:rsid w:val="00E45E06"/>
    <w:rPr>
      <w:i/>
      <w:iCs/>
    </w:rPr>
  </w:style>
  <w:style w:type="paragraph" w:styleId="NoSpacing">
    <w:name w:val="No Spacing"/>
    <w:uiPriority w:val="1"/>
    <w:qFormat/>
    <w:rsid w:val="00E45E06"/>
    <w:pPr>
      <w:spacing w:after="0" w:line="240" w:lineRule="auto"/>
    </w:pPr>
  </w:style>
  <w:style w:type="character" w:styleId="SubtleEmphasis">
    <w:name w:val="Subtle Emphasis"/>
    <w:basedOn w:val="DefaultParagraphFont"/>
    <w:uiPriority w:val="19"/>
    <w:qFormat/>
    <w:rsid w:val="00E45E06"/>
    <w:rPr>
      <w:i/>
      <w:iCs/>
      <w:color w:val="595959" w:themeColor="text1" w:themeTint="A6"/>
    </w:rPr>
  </w:style>
  <w:style w:type="character" w:styleId="SubtleReference">
    <w:name w:val="Subtle Reference"/>
    <w:basedOn w:val="DefaultParagraphFont"/>
    <w:uiPriority w:val="31"/>
    <w:qFormat/>
    <w:rsid w:val="00E45E06"/>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E45E06"/>
    <w:rPr>
      <w:b/>
      <w:bCs/>
      <w:smallCaps/>
      <w:spacing w:val="10"/>
    </w:rPr>
  </w:style>
  <w:style w:type="paragraph" w:styleId="TOCHeading">
    <w:name w:val="TOC Heading"/>
    <w:basedOn w:val="Heading1"/>
    <w:next w:val="Normal"/>
    <w:uiPriority w:val="39"/>
    <w:semiHidden/>
    <w:unhideWhenUsed/>
    <w:qFormat/>
    <w:rsid w:val="00E45E06"/>
    <w:pPr>
      <w:outlineLvl w:val="9"/>
    </w:pPr>
  </w:style>
  <w:style w:type="character" w:styleId="Hyperlink">
    <w:name w:val="Hyperlink"/>
    <w:basedOn w:val="DefaultParagraphFont"/>
    <w:uiPriority w:val="99"/>
    <w:unhideWhenUsed/>
    <w:rsid w:val="00DB6E6A"/>
    <w:rPr>
      <w:color w:val="467886" w:themeColor="hyperlink"/>
      <w:u w:val="single"/>
    </w:rPr>
  </w:style>
  <w:style w:type="character" w:styleId="UnresolvedMention">
    <w:name w:val="Unresolved Mention"/>
    <w:basedOn w:val="DefaultParagraphFont"/>
    <w:uiPriority w:val="99"/>
    <w:semiHidden/>
    <w:unhideWhenUsed/>
    <w:rsid w:val="00DB6E6A"/>
    <w:rPr>
      <w:color w:val="605E5C"/>
      <w:shd w:val="clear" w:color="auto" w:fill="E1DFDD"/>
    </w:rPr>
  </w:style>
  <w:style w:type="paragraph" w:styleId="NormalWeb">
    <w:name w:val="Normal (Web)"/>
    <w:basedOn w:val="Normal"/>
    <w:uiPriority w:val="99"/>
    <w:semiHidden/>
    <w:unhideWhenUsed/>
    <w:rsid w:val="00577065"/>
    <w:rPr>
      <w:rFonts w:ascii="Times New Roman" w:hAnsi="Times New Roman" w:cs="Times New Roman"/>
      <w:sz w:val="24"/>
      <w:szCs w:val="24"/>
    </w:rPr>
  </w:style>
  <w:style w:type="paragraph" w:styleId="Header">
    <w:name w:val="header"/>
    <w:basedOn w:val="Normal"/>
    <w:link w:val="HeaderChar"/>
    <w:uiPriority w:val="99"/>
    <w:unhideWhenUsed/>
    <w:rsid w:val="005E2D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2D9A"/>
  </w:style>
  <w:style w:type="paragraph" w:styleId="Footer">
    <w:name w:val="footer"/>
    <w:basedOn w:val="Normal"/>
    <w:link w:val="FooterChar"/>
    <w:uiPriority w:val="99"/>
    <w:unhideWhenUsed/>
    <w:rsid w:val="005E2D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E2D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CD4C6C-3D12-4127-9B58-FF94FA5BB8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21</Pages>
  <Words>26964</Words>
  <Characters>153697</Characters>
  <Application>Microsoft Office Word</Application>
  <DocSecurity>0</DocSecurity>
  <Lines>1280</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eshwari Kumari</dc:creator>
  <cp:keywords/>
  <dc:description/>
  <cp:lastModifiedBy>Yogeshwari Kumari</cp:lastModifiedBy>
  <cp:revision>40</cp:revision>
  <cp:lastPrinted>2026-02-26T17:09:00Z</cp:lastPrinted>
  <dcterms:created xsi:type="dcterms:W3CDTF">2026-03-22T16:35:00Z</dcterms:created>
  <dcterms:modified xsi:type="dcterms:W3CDTF">2026-03-23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YR972Cu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10bcabc7-fcbe-4991-976d-761134cc7279</vt:lpwstr>
  </property>
</Properties>
</file>